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AF94AF" w14:textId="60942A39" w:rsidR="0084219F" w:rsidRDefault="00467A11" w:rsidP="0084219F">
      <w:r w:rsidRPr="00CE29E1">
        <w:rPr>
          <w:b/>
          <w:bCs/>
        </w:rPr>
        <w:t>Title.</w:t>
      </w:r>
      <w:r>
        <w:t xml:space="preserve"> </w:t>
      </w:r>
      <w:r w:rsidR="0084219F">
        <w:t xml:space="preserve">Land-use </w:t>
      </w:r>
      <w:r w:rsidR="00A72073">
        <w:t>intensity</w:t>
      </w:r>
      <w:r w:rsidR="0084219F">
        <w:t xml:space="preserve"> shapes tree aboveground biomass patterns in a tropical montane cloud forest region</w:t>
      </w:r>
    </w:p>
    <w:p w14:paraId="2C5277D1" w14:textId="5F7223A3" w:rsidR="00E6281A" w:rsidRDefault="00E6281A" w:rsidP="00E6281A">
      <w:r>
        <w:t>Spatial heterogeneity caused by small-scale disturbance shapes aboveground biomass patterns in tropical montane cloud forest at regional scales</w:t>
      </w:r>
    </w:p>
    <w:p w14:paraId="2F24A81F" w14:textId="7A0B3112" w:rsidR="00E6281A" w:rsidRDefault="00970CE5" w:rsidP="0084219F">
      <w:r>
        <w:t>Small-scale spatial heterogeneity shapes aboveground biomass in tropical montane cloud forest at regional scales</w:t>
      </w:r>
    </w:p>
    <w:p w14:paraId="09395289" w14:textId="77777777" w:rsidR="00270F3E" w:rsidRDefault="00270F3E" w:rsidP="00270F3E">
      <w:r>
        <w:t>Land-use intensity shapes spatial variation in aboveground biomass in a tropical montane cloud forest region</w:t>
      </w:r>
    </w:p>
    <w:p w14:paraId="1A6682A6" w14:textId="772008B0" w:rsidR="00270F3E" w:rsidRDefault="00270F3E" w:rsidP="00270F3E">
      <w:r>
        <w:t>Land-use intensity determines aboveground biomass spatial patterns in a tropical montane cloud forest region</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77777777" w:rsidR="00CC2AF6" w:rsidRDefault="00CC2AF6">
      <w:pPr>
        <w:rPr>
          <w:b/>
          <w:bCs/>
        </w:rPr>
      </w:pPr>
    </w:p>
    <w:p w14:paraId="0453EB9F" w14:textId="44B5E2F7" w:rsidR="00467A11" w:rsidRDefault="00467A11">
      <w:pPr>
        <w:rPr>
          <w:b/>
          <w:bCs/>
        </w:rPr>
      </w:pPr>
      <w:r w:rsidRPr="00CE29E1">
        <w:rPr>
          <w:b/>
          <w:bCs/>
        </w:rPr>
        <w:t>Introduction</w:t>
      </w:r>
    </w:p>
    <w:p w14:paraId="1FBC8CFD" w14:textId="3B32ED3F" w:rsidR="009A40B4" w:rsidRDefault="00961FAF">
      <w:r>
        <w:t xml:space="preserve">The precise quantification of carbon stocks in the aboveground component of tropical forests remains a challenge, particularly in tropical </w:t>
      </w:r>
      <w:r w:rsidR="00F9711C">
        <w:t>mo</w:t>
      </w:r>
      <w:r w:rsidR="00165B7E">
        <w:t>ntane forests</w:t>
      </w:r>
      <w:r>
        <w:t xml:space="preserve"> </w:t>
      </w:r>
      <w:r w:rsidR="005D7C12">
        <w:t xml:space="preserve">(those located above 1,000 m asl) </w:t>
      </w:r>
      <w:r>
        <w:t>where carbon has been historically understudied and underestimated</w:t>
      </w:r>
      <w:r w:rsidR="00501FD4">
        <w:t xml:space="preserve"> </w:t>
      </w:r>
      <w:r w:rsidR="00501FD4">
        <w:fldChar w:fldCharType="begin" w:fldLock="1"/>
      </w:r>
      <w:r w:rsidR="00B6180A">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rsidR="00501FD4">
        <w:fldChar w:fldCharType="separate"/>
      </w:r>
      <w:r w:rsidR="000B43D1" w:rsidRPr="000B43D1">
        <w:rPr>
          <w:noProof/>
        </w:rPr>
        <w:t>(Cuni-Sanchez et al., 2021; Spracklen &amp; Righelato, 2014)</w:t>
      </w:r>
      <w:r w:rsidR="00501FD4">
        <w:fldChar w:fldCharType="end"/>
      </w:r>
      <w:r w:rsidR="000B43D1">
        <w:t xml:space="preserve">. </w:t>
      </w:r>
      <w:r w:rsidR="00B31120">
        <w:t xml:space="preserve">Tropical forests play a fundamental role in the carbon cycle because they </w:t>
      </w:r>
      <w:r w:rsidR="00E90F06">
        <w:t>contain</w:t>
      </w:r>
      <w:r w:rsidR="00B31120">
        <w:t xml:space="preserve"> </w:t>
      </w:r>
      <w:r w:rsidR="00B55C91">
        <w:t>~25%</w:t>
      </w:r>
      <w:r w:rsidR="00B31120">
        <w:t xml:space="preserve"> of </w:t>
      </w:r>
      <w:r w:rsidR="00B55C91">
        <w:t xml:space="preserve">the </w:t>
      </w:r>
      <w:r w:rsidR="00B31120">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w:t>
      </w:r>
      <w:r w:rsidR="00371F11">
        <w:t>mainly allocated</w:t>
      </w:r>
      <w:r w:rsidR="00371F11">
        <w:t xml:space="preserve"> </w:t>
      </w:r>
      <w:r w:rsidR="00E462DB">
        <w:t>above the soil in stems, branches, and leaves</w:t>
      </w:r>
      <w:r w:rsidR="00E462DB">
        <w:t>, in</w:t>
      </w:r>
      <w:r w:rsidR="00E462DB">
        <w:t xml:space="preserve">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ropical forests are disturbed</w:t>
      </w:r>
      <w:r w:rsidR="00F7161F">
        <w:t xml:space="preserve"> </w:t>
      </w:r>
      <w:r w:rsidR="009A40B4">
        <w:fldChar w:fldCharType="begin" w:fldLock="1"/>
      </w:r>
      <w:r w:rsidR="009A40B4">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Hall, &amp; Goetz, 2009)","plainTextFormattedCitation":"(Houghton, Hall, &amp; Goetz, 2009)","previouslyFormattedCitation":"(Houghton, Hall, &amp; Goetz, 2009)"},"properties":{"noteIndex":0},"schema":"https://github.com/citation-style-language/schema/raw/master/csl-citation.json"}</w:instrText>
      </w:r>
      <w:r w:rsidR="009A40B4">
        <w:fldChar w:fldCharType="separate"/>
      </w:r>
      <w:r w:rsidR="009A40B4" w:rsidRPr="009A40B4">
        <w:rPr>
          <w:noProof/>
        </w:rPr>
        <w:t>(Houghton, Hall, &amp; Goetz, 2009)</w:t>
      </w:r>
      <w:r w:rsidR="009A40B4">
        <w:fldChar w:fldCharType="end"/>
      </w:r>
      <w:r w:rsidR="009A40B4">
        <w:t xml:space="preserve">. </w:t>
      </w:r>
      <w:r w:rsidR="00014DEF">
        <w:t xml:space="preserve">Thus, </w:t>
      </w:r>
      <w:r w:rsidR="00477AD7">
        <w:t>AGB</w:t>
      </w:r>
      <w:r w:rsidR="00B31120">
        <w:t xml:space="preserve"> is considered an essential climate variable and an important input to Earth system models (REFs).</w:t>
      </w:r>
      <w:r w:rsidR="00757AF4">
        <w:t xml:space="preserve"> Additionally, AGB is related to forests structure and composition</w:t>
      </w:r>
      <w:r w:rsidR="000D64AC">
        <w:t>,</w:t>
      </w:r>
      <w:r w:rsidR="00757AF4">
        <w:t xml:space="preserve"> and research has found it has a positive relationship with </w:t>
      </w:r>
      <w:r w:rsidR="00061CB1">
        <w:t xml:space="preserve">tree diversity suggesting an interesting synergy between carbon storage and biodiversity </w:t>
      </w:r>
      <w:r w:rsidR="009A40B4">
        <w:fldChar w:fldCharType="begin" w:fldLock="1"/>
      </w:r>
      <w:r w:rsidR="002D3818">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Poorter et al., 2015)","plainTextFormattedCitation":"(Poorter et al., 2015)","previouslyFormattedCitation":"(Poorter et al., 2015)"},"properties":{"noteIndex":0},"schema":"https://github.com/citation-style-language/schema/raw/master/csl-citation.json"}</w:instrText>
      </w:r>
      <w:r w:rsidR="009A40B4">
        <w:fldChar w:fldCharType="separate"/>
      </w:r>
      <w:r w:rsidR="009A40B4" w:rsidRPr="009A40B4">
        <w:rPr>
          <w:noProof/>
        </w:rPr>
        <w:t>(Poorter et al., 2015)</w:t>
      </w:r>
      <w:r w:rsidR="009A40B4">
        <w:fldChar w:fldCharType="end"/>
      </w:r>
      <w:r w:rsidR="009A40B4">
        <w:t xml:space="preserve">. </w:t>
      </w:r>
    </w:p>
    <w:p w14:paraId="4A6F37A9" w14:textId="0FA8CD0E" w:rsidR="00137C90" w:rsidRDefault="00B31120" w:rsidP="004A0033">
      <w:r>
        <w:t xml:space="preserve"> </w:t>
      </w:r>
      <w:r w:rsidR="008F2107">
        <w:tab/>
      </w:r>
      <w:r w:rsidR="00736366">
        <w:t xml:space="preserve">Several studies have been conducted for estimating AGB in tropical </w:t>
      </w:r>
      <w:r w:rsidR="000B43D1">
        <w:t>forests, at local (refs), regional (refs), and global scales (refs)</w:t>
      </w:r>
      <w:r w:rsidR="00736366">
        <w:t>.</w:t>
      </w:r>
      <w:r w:rsidR="000B43D1">
        <w:t xml:space="preserve"> However, most of </w:t>
      </w:r>
      <w:r w:rsidR="001A4BFD">
        <w:t>them</w:t>
      </w:r>
      <w:r w:rsidR="000B43D1">
        <w:t xml:space="preserve"> focus on lowland tropical forests,</w:t>
      </w:r>
      <w:r w:rsidR="00C74AC1">
        <w:t xml:space="preserve"> leaving </w:t>
      </w:r>
      <w:r w:rsidR="00A329E1">
        <w:t xml:space="preserve">the magnitude and patterns of </w:t>
      </w:r>
      <w:r w:rsidR="00A329E1">
        <w:t>AGB</w:t>
      </w:r>
      <w:r w:rsidR="00A329E1">
        <w:t xml:space="preserve"> in </w:t>
      </w:r>
      <w:r w:rsidR="00A329E1">
        <w:t xml:space="preserve">tropical montane forests </w:t>
      </w:r>
      <w:r w:rsidR="00C74AC1">
        <w:t xml:space="preserve">and the drivers of its spatial variation </w:t>
      </w:r>
      <w:r w:rsidR="004A0033">
        <w:t>unknown</w:t>
      </w:r>
      <w:r w:rsidR="004A0033">
        <w:t xml:space="preserve"> </w:t>
      </w:r>
      <w:r w:rsidR="005D7C12">
        <w:t>(refs)</w:t>
      </w:r>
      <w:r w:rsidR="00C74AC1">
        <w:t>.</w:t>
      </w:r>
      <w:r w:rsidR="005D7C12">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refs). </w:t>
      </w:r>
      <w:r w:rsidR="00D54FC2">
        <w:t xml:space="preserve">Additionally, </w:t>
      </w:r>
      <w:r w:rsidR="00491AA6">
        <w:t>both environmental factors and forest disturbance</w:t>
      </w:r>
      <w:r w:rsidR="00491AA6">
        <w:t xml:space="preserve"> cause </w:t>
      </w:r>
      <w:r w:rsidR="00D54FC2">
        <w:t xml:space="preserve">AGB </w:t>
      </w:r>
      <w:r w:rsidR="00491AA6">
        <w:t xml:space="preserve">to vary </w:t>
      </w:r>
      <w:r w:rsidR="00D54FC2">
        <w:t xml:space="preserve">within and across </w:t>
      </w:r>
      <w:r w:rsidR="00137C90">
        <w:t>montane</w:t>
      </w:r>
      <w:r w:rsidR="00CA122B">
        <w:t xml:space="preserve"> </w:t>
      </w:r>
      <w:r w:rsidR="00D54FC2">
        <w:t>ecosystems</w:t>
      </w:r>
      <w:r w:rsidR="00491AA6">
        <w:t xml:space="preserve">, </w:t>
      </w:r>
      <w:r w:rsidR="00A329E1">
        <w:t xml:space="preserve">resulting in </w:t>
      </w:r>
      <w:r w:rsidR="00D54FC2">
        <w:t>estimates</w:t>
      </w:r>
      <w:r w:rsidR="00137C90">
        <w:t xml:space="preserve"> </w:t>
      </w:r>
      <w:r w:rsidR="008330B5">
        <w:t xml:space="preserve">with </w:t>
      </w:r>
      <w:r w:rsidR="00137C90">
        <w:t xml:space="preserve">large </w:t>
      </w:r>
      <w:r w:rsidR="00D54FC2">
        <w:t>uncertaint</w:t>
      </w:r>
      <w:r w:rsidR="008330B5">
        <w:t>ies</w:t>
      </w:r>
      <w:r w:rsidR="00CA122B">
        <w:t xml:space="preserve"> </w:t>
      </w:r>
      <w:r w:rsidR="006F515E">
        <w:fldChar w:fldCharType="begin" w:fldLock="1"/>
      </w:r>
      <w:r w:rsidR="002874FF">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et al., 2009)","plainTextFormattedCitation":"(Houghton et al., 2009)","previouslyFormattedCitation":"(Houghton et al., 2009)"},"properties":{"noteIndex":0},"schema":"https://github.com/citation-style-language/schema/raw/master/csl-citation.json"}</w:instrText>
      </w:r>
      <w:r w:rsidR="006F515E">
        <w:fldChar w:fldCharType="separate"/>
      </w:r>
      <w:r w:rsidR="006F515E" w:rsidRPr="006F515E">
        <w:rPr>
          <w:noProof/>
        </w:rPr>
        <w:t>(Houghton et al., 2009)</w:t>
      </w:r>
      <w:r w:rsidR="006F515E">
        <w:fldChar w:fldCharType="end"/>
      </w:r>
      <w:r w:rsidR="00D54FC2">
        <w:t xml:space="preserve">. </w:t>
      </w:r>
    </w:p>
    <w:p w14:paraId="077CEB12" w14:textId="10D6ADBE" w:rsidR="00507854" w:rsidRDefault="00137C90" w:rsidP="00137C90">
      <w:pPr>
        <w:ind w:firstLine="720"/>
      </w:pPr>
      <w:r>
        <w:lastRenderedPageBreak/>
        <w:t xml:space="preserve">Environmental factors shaping AGB spatial patterns in tropical mountains are </w:t>
      </w:r>
      <w:r w:rsidR="00ED1DD9">
        <w:t>primarily</w:t>
      </w:r>
      <w:r>
        <w:t xml:space="preserve"> related to changes in elevation.</w:t>
      </w:r>
      <w:r w:rsidR="004A0033">
        <w:t xml:space="preserve"> </w:t>
      </w:r>
      <w:r w:rsidR="004A0033">
        <w:t xml:space="preserve">As elevation increase, </w:t>
      </w:r>
      <w:r w:rsidR="00973350">
        <w:t xml:space="preserve">temperatures decrease and </w:t>
      </w:r>
      <w:r w:rsidR="004A0033">
        <w:t xml:space="preserve">forests </w:t>
      </w:r>
      <w:r w:rsidR="00ED1DD9">
        <w:t xml:space="preserve">are 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0F5D6C">
        <w:t>e</w:t>
      </w:r>
      <w:r w:rsidR="00AB6DD6">
        <w:t xml:space="preserve"> environmental gradient imposed by e</w:t>
      </w:r>
      <w:r w:rsidR="000C5F30">
        <w:t>levation influences forest structure and composition</w:t>
      </w:r>
      <w:r w:rsidR="008330B5">
        <w:t xml:space="preserve"> and gives place to a distinctive </w:t>
      </w:r>
      <w:r w:rsidR="00510FA9">
        <w:t xml:space="preserve">ecosystem known as tropical montane cloud forest (TMCF), which </w:t>
      </w:r>
      <w:r w:rsidR="00E263E6">
        <w:t>main feature is to be</w:t>
      </w:r>
      <w:r w:rsidR="00510FA9">
        <w:t xml:space="preserve"> persistently immerse in ground-level clouds. </w:t>
      </w:r>
      <w:r w:rsidR="00973350">
        <w:t xml:space="preserve">Fog, decreasing temperatures, </w:t>
      </w:r>
      <w:r w:rsidR="000F5D6C">
        <w:t>waterlogged soils</w:t>
      </w:r>
      <w:r w:rsidR="000F5D6C">
        <w:t xml:space="preserve">, and nutrients limitation in TMCF are all </w:t>
      </w:r>
      <w:r w:rsidR="000F5D6C">
        <w:t xml:space="preserve">features that generally </w:t>
      </w:r>
      <w:r w:rsidR="000F5D6C">
        <w:t xml:space="preserve">restrain </w:t>
      </w:r>
      <w:r w:rsidR="000F5D6C">
        <w:t>primary productivity</w:t>
      </w:r>
      <w:r w:rsidR="00973350" w:rsidRPr="00973350">
        <w:t xml:space="preserve"> (Fahey et al., 2016; Letts &amp; Mulligan, 2005). </w:t>
      </w:r>
      <w:r w:rsidR="00CA073A">
        <w:t xml:space="preserve">Thus, </w:t>
      </w:r>
      <w:r w:rsidR="00CA073A">
        <w:t xml:space="preserve">research has found that AGB </w:t>
      </w:r>
      <w:r w:rsidR="002874FF">
        <w:t>in TMCF is usually lower than in their lowland 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D311D4">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mendeley":{"formattedCitation":"(Asner et al., 2014; Spracklen &amp; Righelato, 2014)","plainTextFormattedCitation":"(Asner et al., 2014; Spracklen &amp; Righelato, 2014)","previouslyFormattedCitation":"(Asner et al., 2014; Spracklen &amp; Righelato, 2014)"},"properties":{"noteIndex":0},"schema":"https://github.com/citation-style-language/schema/raw/master/csl-citation.json"}</w:instrText>
      </w:r>
      <w:r w:rsidR="002874FF">
        <w:fldChar w:fldCharType="separate"/>
      </w:r>
      <w:r w:rsidR="00A9097A" w:rsidRPr="00A9097A">
        <w:rPr>
          <w:noProof/>
        </w:rPr>
        <w:t>(Asner et al., 2014; Spracklen &amp; Righelato, 2014)</w:t>
      </w:r>
      <w:r w:rsidR="002874FF">
        <w:fldChar w:fldCharType="end"/>
      </w:r>
      <w:r w:rsidR="002874FF">
        <w:t xml:space="preserve">. </w:t>
      </w:r>
      <w:r w:rsidR="00070682">
        <w:t>However, exceptions to this general trend</w:t>
      </w:r>
      <w:r w:rsidR="00152618">
        <w:t xml:space="preserve"> have been described </w:t>
      </w:r>
      <w:r w:rsidR="00D311D4">
        <w:t>(e.g. Cuni Sanchez, others)</w:t>
      </w:r>
      <w:r w:rsidR="00D311D4">
        <w:t xml:space="preserve">. </w:t>
      </w:r>
      <w:r w:rsidR="00507854">
        <w:t>Furthermore</w:t>
      </w:r>
      <w:r w:rsidR="00D311D4">
        <w:t xml:space="preserve">, </w:t>
      </w:r>
      <w:r w:rsidR="00D311D4">
        <w:t>tradeoffs between forest structural attributes such as tree height, tree diameter, wood density, and stem density could result in a more complex pattern of AGB along different elevation transects</w:t>
      </w:r>
      <w:r w:rsidR="00D311D4">
        <w:t xml:space="preserve"> depending on how environmental variables other than temperature and non-environmental variables change</w:t>
      </w:r>
      <w:r w:rsidR="00D311D4">
        <w:t xml:space="preserve"> </w:t>
      </w:r>
      <w:r w:rsidR="00D311D4">
        <w:fldChar w:fldCharType="begin" w:fldLock="1"/>
      </w:r>
      <w:r w:rsidR="00D311D4">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plainTextFormattedCitation":"(Clark, Hurtado, &amp; Saatchi, 2015)"},"properties":{"noteIndex":0},"schema":"https://github.com/citation-style-language/schema/raw/master/csl-citation.json"}</w:instrText>
      </w:r>
      <w:r w:rsidR="00D311D4">
        <w:fldChar w:fldCharType="separate"/>
      </w:r>
      <w:r w:rsidR="00D311D4" w:rsidRPr="00D311D4">
        <w:rPr>
          <w:noProof/>
        </w:rPr>
        <w:t>(Clark, Hurtado, &amp; Saatchi, 2015)</w:t>
      </w:r>
      <w:r w:rsidR="00D311D4">
        <w:fldChar w:fldCharType="end"/>
      </w:r>
      <w:r w:rsidR="00D311D4">
        <w:t xml:space="preserve">, </w:t>
      </w:r>
      <w:r w:rsidR="00152618">
        <w:t xml:space="preserve">suggesting </w:t>
      </w:r>
      <w:r w:rsidR="0008751F">
        <w:t xml:space="preserve">more research is needed to understand how AGB changes with environmental gradients. </w:t>
      </w:r>
    </w:p>
    <w:p w14:paraId="17090531" w14:textId="1262EF5C" w:rsidR="00C251AB" w:rsidRDefault="00507854" w:rsidP="00137C90">
      <w:pPr>
        <w:ind w:firstLine="720"/>
      </w:pPr>
      <w:r>
        <w:t xml:space="preserve">Another large source of variation in AGB patterns across tropical mountains is forest disturbance, </w:t>
      </w:r>
      <w:r>
        <w:t xml:space="preserve">which greatly increases variation </w:t>
      </w:r>
      <w:r>
        <w:t>of its</w:t>
      </w:r>
      <w:r>
        <w:t xml:space="preserve"> spatial and temporal distribution</w:t>
      </w:r>
      <w:r>
        <w:t>.</w:t>
      </w:r>
    </w:p>
    <w:p w14:paraId="46B1C3C8" w14:textId="344D5D82" w:rsidR="00CA073A" w:rsidRDefault="00CA073A" w:rsidP="00137C90">
      <w:pPr>
        <w:ind w:firstLine="720"/>
      </w:pPr>
      <w:r>
        <w:t xml:space="preserve">In contrast to lowland tropical forests, TMCF show lower canopy height and leaf area index, more canopy gaps, higher stem density, and high diameter to height ratio (Fahey et al., 2016, more rfs). </w:t>
      </w:r>
    </w:p>
    <w:p w14:paraId="6620C9C4" w14:textId="02DF2C43" w:rsidR="00973350" w:rsidRDefault="00973350" w:rsidP="00137C90">
      <w:pPr>
        <w:ind w:firstLine="720"/>
      </w:pPr>
      <w:r w:rsidRPr="00973350">
        <w:t>Other factors that could restrain TMCF aboveground productivity are nutrient limitation, soil acidity, soil anoxic conditions, high humidity, and low temperature (Fahey et al., 2016; Letts &amp; Mulligan, 2005). Indeed, soils in TMCF are relatively acidic, waterlogged, and anaerobic (Roman, Scatena, &amp; Bruijnzeel, 2011). Furthermore, aboveground biomass generally declines with elevation and slope angle (Spracklen &amp; Righelato, 2014), which might be the effect of temperature declining with elevation.</w:t>
      </w:r>
    </w:p>
    <w:p w14:paraId="0B6D22F7" w14:textId="694BFC18" w:rsidR="00B6180A" w:rsidRDefault="00B6180A" w:rsidP="00B6180A">
      <w:r>
        <w:t xml:space="preserve">The magnitude and patterns of aboveground biomass (AGB) in TMF are hard to estimate partly due to forest disturbance, which greatly increases variation in the spatial and temporal distribution of AGB. </w:t>
      </w:r>
    </w:p>
    <w:p w14:paraId="684DC7E1" w14:textId="74E311A7" w:rsidR="009B2E91" w:rsidRDefault="009B2E91"/>
    <w:p w14:paraId="2A283766" w14:textId="173CAB9D" w:rsidR="008646C9" w:rsidRDefault="008646C9">
      <w:r>
        <w:t xml:space="preserve">Here, we focus on a tropical montane cloud forest (TMCF) region located in southern Mexico. </w:t>
      </w:r>
    </w:p>
    <w:p w14:paraId="75E1C250" w14:textId="1A0E6CFB" w:rsidR="00D741B5" w:rsidRDefault="00D741B5"/>
    <w:p w14:paraId="76BAD150" w14:textId="4C88EBB8" w:rsidR="00D741B5" w:rsidRDefault="00D741B5">
      <w:r>
        <w:t xml:space="preserve">Estimates of tropical forests, comparison between low land and montane. Relationship between AGB and structure and composition of forest. </w:t>
      </w:r>
      <w:r w:rsidR="00C07999">
        <w:t>Both carbon and diversity threatened by global environmental change.</w:t>
      </w:r>
    </w:p>
    <w:p w14:paraId="0DF1A32B" w14:textId="061DA33E" w:rsidR="00D741B5" w:rsidRDefault="00D741B5">
      <w:r>
        <w:t xml:space="preserve">Forest disturbance in TMF. </w:t>
      </w:r>
      <w:r w:rsidR="00961FAF">
        <w:t>In TMF, forest disturbance is mainly caused by the expansion and intensification of agricultural and grazing lands.</w:t>
      </w:r>
      <w:r w:rsidR="00B47729">
        <w:t xml:space="preserve"> -explain successional transition in these forests.</w:t>
      </w:r>
    </w:p>
    <w:p w14:paraId="6EC21A7C" w14:textId="4F4E93AF" w:rsidR="00C07999" w:rsidRDefault="00961FAF" w:rsidP="00C07999">
      <w:r>
        <w:t>Yet, the effect of land use on AGB patterns remains poorly understood</w:t>
      </w:r>
      <w:r w:rsidR="001C370B">
        <w:t xml:space="preserve"> (despite playing a large role in aboveground C allocation)</w:t>
      </w:r>
      <w:r>
        <w:t xml:space="preserve">. </w:t>
      </w:r>
      <w:r w:rsidR="001C370B">
        <w:t>Most studies on AGB forest structure and composition study ‘old-growth’ forest. Some study successional patterns. But rarely AGB is estimated at landscape scales in forest-agriculture mosaics. Forest agriculture mosaics are the most common landscape in tropical mountains. Particularly in places with deep history of small scale farming and peasant life. Thus the need to understand the role of land use and to estimate AGB in mosaics.</w:t>
      </w:r>
      <w:r w:rsidR="00C07999" w:rsidRPr="00C07999">
        <w:t xml:space="preserve"> </w:t>
      </w:r>
      <w:r w:rsidR="00C07999">
        <w:t>This is fundamental for improving model representations of terrestrial ecosystems.</w:t>
      </w:r>
    </w:p>
    <w:p w14:paraId="1B4673DD" w14:textId="277F077A" w:rsidR="00D741B5" w:rsidRDefault="00D741B5"/>
    <w:p w14:paraId="10D0FEEA" w14:textId="74FCA4AD" w:rsidR="00961FAF" w:rsidRPr="00D741B5" w:rsidRDefault="00961FAF">
      <w:r>
        <w:t>In this project, we seek to answer the following questions:</w:t>
      </w:r>
    </w:p>
    <w:p w14:paraId="003D8768" w14:textId="77777777" w:rsidR="003878AB" w:rsidRDefault="003878AB" w:rsidP="003878AB">
      <w:pPr>
        <w:pStyle w:val="Prrafodelista"/>
        <w:numPr>
          <w:ilvl w:val="0"/>
          <w:numId w:val="2"/>
        </w:numPr>
      </w:pPr>
      <w:r>
        <w:t>How much AGB TMCFs hold and where is it allocated?</w:t>
      </w:r>
    </w:p>
    <w:p w14:paraId="2EAF37AD" w14:textId="090EC0DC" w:rsidR="001C370B" w:rsidRDefault="00ED257B" w:rsidP="001C370B">
      <w:pPr>
        <w:pStyle w:val="Prrafodelista"/>
        <w:numPr>
          <w:ilvl w:val="0"/>
          <w:numId w:val="2"/>
        </w:numPr>
      </w:pPr>
      <w:r>
        <w:t>How is</w:t>
      </w:r>
      <w:r w:rsidR="001C370B">
        <w:t xml:space="preserve"> AGB </w:t>
      </w:r>
      <w:r>
        <w:t xml:space="preserve">related to </w:t>
      </w:r>
      <w:r w:rsidR="001C370B">
        <w:t xml:space="preserve">tree diversity in TMCF? </w:t>
      </w:r>
    </w:p>
    <w:p w14:paraId="13D7D368" w14:textId="72D0B586" w:rsidR="003878AB" w:rsidRDefault="003878AB" w:rsidP="003878AB">
      <w:pPr>
        <w:pStyle w:val="Prrafodelista"/>
        <w:numPr>
          <w:ilvl w:val="0"/>
          <w:numId w:val="2"/>
        </w:numPr>
      </w:pPr>
      <w:r>
        <w:t xml:space="preserve">How does land-use </w:t>
      </w:r>
      <w:r w:rsidR="00ED257B">
        <w:t xml:space="preserve">intensity </w:t>
      </w:r>
      <w:r>
        <w:t xml:space="preserve">shape </w:t>
      </w:r>
      <w:r w:rsidR="00ED257B">
        <w:t xml:space="preserve">local and </w:t>
      </w:r>
      <w:r w:rsidR="0062717D">
        <w:t xml:space="preserve">regional </w:t>
      </w:r>
      <w:r>
        <w:t xml:space="preserve">patterns </w:t>
      </w:r>
      <w:r w:rsidR="00DF6A23">
        <w:t xml:space="preserve">of AGB </w:t>
      </w:r>
      <w:r>
        <w:t xml:space="preserve">along an </w:t>
      </w:r>
      <w:r w:rsidR="00ED257B">
        <w:t>elevation</w:t>
      </w:r>
      <w:r>
        <w:t xml:space="preserve"> gradient</w:t>
      </w:r>
      <w:r w:rsidR="0062717D">
        <w:t xml:space="preserve"> in TMCFs</w:t>
      </w:r>
      <w:r>
        <w:t>?</w:t>
      </w:r>
    </w:p>
    <w:p w14:paraId="62AB1EFE" w14:textId="79F256D5" w:rsidR="001202BC" w:rsidRDefault="00C07999" w:rsidP="001202BC">
      <w:r>
        <w:t xml:space="preserve">Our hypotheses are: AGB </w:t>
      </w:r>
      <w:r w:rsidR="00CE3F5B">
        <w:t>will be</w:t>
      </w:r>
      <w:r>
        <w:t xml:space="preserve"> comparable to other estimates in Mexico and the world (larger than reported in global maps) and will be stored in large trees;</w:t>
      </w:r>
      <w:r w:rsidR="00BF76D4">
        <w:t xml:space="preserve"> diversity and agb will be positively correlated; land use intensity will decrease both agb and diversity.</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477BD0E7"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Toledo-Aceves et al., 2011).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The mountains impose an environmental gradient </w:t>
      </w:r>
      <w:r w:rsidR="009A477D">
        <w:rPr>
          <w:rStyle w:val="textlayer--absolute"/>
          <w:rFonts w:cstheme="minorHAnsi"/>
        </w:rPr>
        <w:t>that goes from warmer to cooler temperatures as elevation increases.</w:t>
      </w:r>
      <w:r w:rsidR="00F3719E">
        <w:rPr>
          <w:rStyle w:val="textlayer--absolute"/>
          <w:rFonts w:cstheme="minorHAnsi"/>
        </w:rPr>
        <w:t xml:space="preserv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617140">
        <w:rPr>
          <w:rStyle w:val="textlayer--absolute"/>
          <w:rFonts w:cstheme="minorHAnsi"/>
        </w:rPr>
        <w:t xml:space="preserve"> (Torres, 2004)</w:t>
      </w:r>
      <w:r w:rsidR="009A477D">
        <w:rPr>
          <w:rStyle w:val="textlayer--absolute"/>
          <w:rFonts w:cstheme="minorHAnsi"/>
        </w:rPr>
        <w:t>.</w:t>
      </w:r>
      <w:r w:rsidR="00944A60" w:rsidRPr="00944A60">
        <w:rPr>
          <w:rStyle w:val="textlayer--absolute"/>
          <w:rFonts w:cstheme="minorHAnsi"/>
        </w:rPr>
        <w:t xml:space="preserve"> </w:t>
      </w:r>
      <w:r w:rsidR="00944A60">
        <w:rPr>
          <w:rStyle w:val="textlayer--absolute"/>
          <w:rFonts w:cstheme="minorHAnsi"/>
        </w:rPr>
        <w:t xml:space="preserve">We defined the distribution of TMCF within NMO using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 (CITA) (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6F382D0A"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use</w:t>
      </w:r>
      <w:r w:rsidR="00F70EE6">
        <w:t>,</w:t>
      </w:r>
      <w:r>
        <w:t xml:space="preserve"> from different sources</w:t>
      </w:r>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 xml:space="preserve">To complement this data, we obtained information on mean annual precipitation and temperature from WorldClim (CITA). Lastly, we retrieved topographical information from NASA’s </w:t>
      </w:r>
      <w:r w:rsidR="00E26313" w:rsidRPr="00F72499">
        <w:t>Shuttle Radar Topography Mission</w:t>
      </w:r>
      <w:r w:rsidR="00E26313">
        <w:t xml:space="preserve"> digital elevation data.</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5E0DF2D3" w14:textId="1D818A4C" w:rsidR="0081260F" w:rsidRDefault="0006623C" w:rsidP="0081260F">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 xml:space="preserve">All sites were established 25 km apart from each other in a grid-like fashion.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D85751">
        <w:t xml:space="preserve"> (CONAFOR, 2018). It is important to note that </w:t>
      </w:r>
      <w:r w:rsidR="00680A64">
        <w:t xml:space="preserve">the </w:t>
      </w:r>
      <w:r w:rsidR="00D85751">
        <w:t>sampling</w:t>
      </w:r>
      <w:r w:rsidR="00680A64">
        <w:t xml:space="preserve"> design</w:t>
      </w:r>
      <w:r w:rsidR="00D85751">
        <w:t xml:space="preserve"> was not directed towards mature or ‘old-growth’ </w:t>
      </w:r>
      <w:r w:rsidR="00680A64">
        <w:t>forests. On the contrary, the nature of the sampling design allowed for data collection in vari</w:t>
      </w:r>
      <w:r w:rsidR="0039467D">
        <w:t>ous</w:t>
      </w:r>
      <w:r w:rsidR="00680A64">
        <w:t xml:space="preserve"> landscapes, many of them mosaics of different land cover classes such as cropland, grazing lands, and 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p>
    <w:p w14:paraId="32BE9969" w14:textId="15F473DF" w:rsidR="005E1A3C" w:rsidRPr="005E1A3C" w:rsidRDefault="005E1A3C" w:rsidP="0081260F">
      <w:pPr>
        <w:ind w:firstLine="720"/>
      </w:pPr>
      <w:r>
        <w:t>For selecting FI sites relevant to our study, we performed a</w:t>
      </w:r>
      <w:r w:rsidR="00CB78F2">
        <w:t xml:space="preserve"> spatial</w:t>
      </w:r>
      <w:r>
        <w:t xml:space="preserve"> intersection </w:t>
      </w:r>
      <w:r w:rsidR="00022F45">
        <w:t xml:space="preserve">in QGIS 3.16 </w:t>
      </w:r>
      <w:r w:rsidR="00CB78F2">
        <w:t>between</w:t>
      </w:r>
      <w:r>
        <w:t xml:space="preserve"> </w:t>
      </w:r>
      <w:r w:rsidR="00CB78F2">
        <w:t xml:space="preserve">FI </w:t>
      </w:r>
      <w:r>
        <w:t xml:space="preserve">sites </w:t>
      </w:r>
      <w:r w:rsidR="00CB78F2">
        <w:t xml:space="preserve">and </w:t>
      </w:r>
      <w:r w:rsidR="00467A84">
        <w:t xml:space="preserve">a </w:t>
      </w:r>
      <w:r w:rsidR="00CB78F2">
        <w:t>NMO shapefile</w:t>
      </w:r>
      <w:r w:rsidR="00943979">
        <w:t xml:space="preserve">, the latter </w:t>
      </w:r>
      <w:r w:rsidR="00CB78F2">
        <w:t xml:space="preserve">acquired from </w:t>
      </w:r>
      <w:r w:rsidR="00022F45">
        <w:t xml:space="preserve">the </w:t>
      </w:r>
      <w:r w:rsidR="00022F45">
        <w:rPr>
          <w:rStyle w:val="textlayer--absolute"/>
          <w:rFonts w:cstheme="minorHAnsi"/>
        </w:rPr>
        <w:t>National Commission of Biodiversity (CONABIO) GeoPortal (CITAS)</w:t>
      </w:r>
      <w:r w:rsidR="00022F45">
        <w:t xml:space="preserve">. </w:t>
      </w:r>
      <w:r w:rsidR="00547F2F">
        <w:t xml:space="preserve">We </w:t>
      </w:r>
      <w:r w:rsidR="009853A5">
        <w:t>processed</w:t>
      </w:r>
      <w:r w:rsidR="00547F2F">
        <w:t xml:space="preserve"> data at two sampling levels. On the one hand,</w:t>
      </w:r>
      <w:r w:rsidR="00AB4B35">
        <w:t xml:space="preserve"> we used 400 m</w:t>
      </w:r>
      <w:r w:rsidR="00AB4B35" w:rsidRPr="00AB4B35">
        <w:rPr>
          <w:vertAlign w:val="superscript"/>
        </w:rPr>
        <w:t>2</w:t>
      </w:r>
      <w:r w:rsidR="00AB4B35">
        <w:t xml:space="preserve"> plots to describe forest structural attributes, tree diversity</w:t>
      </w:r>
      <w:r w:rsidR="006C5E68">
        <w:t xml:space="preserve">, </w:t>
      </w:r>
      <w:r w:rsidR="00934CA0">
        <w:t xml:space="preserve">and </w:t>
      </w:r>
      <w:r w:rsidR="00AB4B35">
        <w:t>estimate AGB</w:t>
      </w:r>
      <w:r w:rsidR="00934CA0">
        <w:t xml:space="preserve">. We also associated each plot to an </w:t>
      </w:r>
      <w:r w:rsidR="006C5E68">
        <w:t>approximate successional stage</w:t>
      </w:r>
      <w:r w:rsidR="00AB4B35">
        <w:t xml:space="preserve">. </w:t>
      </w:r>
      <w:r w:rsidR="001A297B">
        <w:t>On the other hand, we used 1-ha sites to gain a broader idea of the amount of AGB in TMCF</w:t>
      </w:r>
      <w:r w:rsidR="00467A84">
        <w:t xml:space="preserve"> in</w:t>
      </w:r>
      <w:r w:rsidR="001A297B">
        <w:t xml:space="preserve"> </w:t>
      </w:r>
      <w:r w:rsidR="00467A84">
        <w:t xml:space="preserve">this </w:t>
      </w:r>
      <w:r w:rsidR="001A297B">
        <w:t>region, and its variation across space in relation to tree diversity, environmental and land</w:t>
      </w:r>
      <w:r w:rsidR="0081260F">
        <w:t>-</w:t>
      </w:r>
      <w:r w:rsidR="001A297B">
        <w:t>use intensity gradients.</w:t>
      </w:r>
      <w:r w:rsidR="00966414">
        <w:t xml:space="preserve"> </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Lorey’s height, which is a measure of forest stand height weighted by its basal area. </w:t>
      </w:r>
    </w:p>
    <w:p w14:paraId="19FE5C73" w14:textId="59F261EC"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40 </w:t>
      </w:r>
      <w:r w:rsidR="00DE6399">
        <w:t xml:space="preserve">FI </w:t>
      </w:r>
      <w:r w:rsidR="00ED257B">
        <w:t>sites</w:t>
      </w:r>
      <w:r w:rsidR="00DE6399">
        <w:t xml:space="preserve"> </w:t>
      </w:r>
      <w:r w:rsidR="00F66BB2">
        <w:t>with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correctTaxo function in</w:t>
      </w:r>
      <w:r w:rsidR="00AF5B8C">
        <w:t xml:space="preserve"> R package BIOMASS (</w:t>
      </w:r>
      <w:r w:rsidR="00F66BB2" w:rsidRPr="00D70173">
        <w:t>Réjou‐Méchain</w:t>
      </w:r>
      <w:r w:rsidR="00F66BB2">
        <w:t>, 2017</w:t>
      </w:r>
      <w:r w:rsidR="00AF5B8C">
        <w:t>).</w:t>
      </w:r>
      <w:r w:rsidR="00F66BB2">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Chave et al. (2015)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9B30EF">
        <w:tc>
          <w:tcPr>
            <w:tcW w:w="4414" w:type="dxa"/>
          </w:tcPr>
          <w:p w14:paraId="4E2D7999" w14:textId="77777777" w:rsidR="00952771" w:rsidRPr="00E103E4" w:rsidRDefault="00952771" w:rsidP="009B30EF">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9B30EF"/>
        </w:tc>
        <w:tc>
          <w:tcPr>
            <w:tcW w:w="4414" w:type="dxa"/>
          </w:tcPr>
          <w:p w14:paraId="03B4B5A2" w14:textId="77777777" w:rsidR="00952771" w:rsidRDefault="00952771" w:rsidP="009B30EF">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except for Cha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BIOMASS::getWoodDensity</w:t>
      </w:r>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r w:rsidR="00202681">
        <w:t>BIOMASS::</w:t>
      </w:r>
      <w:r w:rsidR="00B23B61">
        <w:t>AGBmonteCarlo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Chave et al. (2004).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507854"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524B8F5D"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S)</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H) diversity ind</w:t>
      </w:r>
      <w:r w:rsidR="009176A8">
        <w:t xml:space="preserve">ex </w:t>
      </w:r>
      <w:r w:rsidR="003B3E22">
        <w:t xml:space="preserve">(REF) </w:t>
      </w:r>
      <w:r w:rsidR="00B66E71">
        <w:t xml:space="preserve">in each plot with </w:t>
      </w:r>
      <w:r w:rsidR="00BC59BF">
        <w:t>the following equation</w:t>
      </w:r>
      <w:r w:rsidR="00387EE3">
        <w:t xml:space="preserve"> (eq. 3)</w:t>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29FFDCB3"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r w:rsidR="003B3E22">
        <w:rPr>
          <w:i/>
          <w:iCs/>
        </w:rPr>
        <w:t>i</w:t>
      </w:r>
      <w:r w:rsidR="005E4030">
        <w:t xml:space="preserve"> and </w:t>
      </w:r>
      <w:r w:rsidR="005E4030" w:rsidRPr="005E4030">
        <w:rPr>
          <w:i/>
          <w:iCs/>
        </w:rPr>
        <w:t>S</w:t>
      </w:r>
      <w:r w:rsidR="005E4030">
        <w:t xml:space="preserve"> is the number of species. </w:t>
      </w:r>
      <w:r w:rsidR="003677B3">
        <w:t>We obtained mean S and H values per site averaging p</w:t>
      </w:r>
      <w:r w:rsidR="00B66E71">
        <w:t>lot</w:t>
      </w:r>
      <w:r w:rsidR="004E1F7D">
        <w:t>s</w:t>
      </w:r>
      <w:r w:rsidR="00B66E71">
        <w:t>’ S and H</w:t>
      </w:r>
      <w:r w:rsidR="00FC56C4">
        <w:t xml:space="preserve">. </w:t>
      </w:r>
      <w:r w:rsidR="003B3E22">
        <w:t xml:space="preserve">To obtain total S per site, we added </w:t>
      </w:r>
      <w:r w:rsidR="00EA080D">
        <w:t xml:space="preserve">up all species sampled in the four plots within a site, </w:t>
      </w:r>
      <w:r w:rsidR="003B3E22">
        <w:t xml:space="preserve">and </w:t>
      </w:r>
      <w:r w:rsidR="00FC56C4">
        <w:t xml:space="preserve">calculated </w:t>
      </w:r>
      <w:r w:rsidR="003B3E22">
        <w:t>H again</w:t>
      </w:r>
      <w:r w:rsidR="00FC56C4">
        <w:t xml:space="preserve"> </w:t>
      </w:r>
      <w:r w:rsidR="003B3E22">
        <w:t xml:space="preserve">using </w:t>
      </w:r>
      <w:r w:rsidR="00EA080D">
        <w:t>this combined species pool.</w:t>
      </w:r>
    </w:p>
    <w:p w14:paraId="0F532496" w14:textId="56CEC2DC"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plot level </w:t>
      </w:r>
      <w:r w:rsidR="00625F72">
        <w:rPr>
          <w:rStyle w:val="textlayer--absolute"/>
          <w:rFonts w:cstheme="minorHAnsi"/>
        </w:rPr>
        <w:t>from Wor</w:t>
      </w:r>
      <w:r w:rsidR="00A42F66">
        <w:rPr>
          <w:rStyle w:val="textlayer--absolute"/>
          <w:rFonts w:cstheme="minorHAnsi"/>
        </w:rPr>
        <w:t xml:space="preserve">ldClim (bio12 and bio1, respectively)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ref)</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 m resolution), using Google Earth Engine (Farr et al., 2007</w:t>
      </w:r>
      <w:r w:rsidR="00A42F66">
        <w:t>)</w:t>
      </w:r>
      <w:r w:rsidR="00C11442">
        <w:t>.</w:t>
      </w:r>
      <w:r w:rsidR="00A42F66">
        <w:t xml:space="preserve"> </w:t>
      </w:r>
      <w:r w:rsidR="00A42F66">
        <w:rPr>
          <w:rStyle w:val="textlayer--absolute"/>
          <w:rFonts w:cstheme="minorHAnsi"/>
        </w:rPr>
        <w:t xml:space="preserve">We averaged plot values to obtain annual precipitation, mean annual temperature, </w:t>
      </w:r>
      <w:r w:rsidR="00B32E4F">
        <w:rPr>
          <w:rStyle w:val="textlayer--absolute"/>
          <w:rFonts w:cstheme="minorHAnsi"/>
        </w:rPr>
        <w:t>slope, and aspect</w:t>
      </w:r>
      <w:r w:rsidR="00A42F66">
        <w:rPr>
          <w:rStyle w:val="textlayer--absolute"/>
          <w:rFonts w:cstheme="minorHAnsi"/>
        </w:rPr>
        <w:t xml:space="preserve"> at site levels.</w:t>
      </w:r>
    </w:p>
    <w:p w14:paraId="26F885B4" w14:textId="74150A5F" w:rsidR="00220CB3" w:rsidRDefault="00323A21" w:rsidP="00220CB3">
      <w:r w:rsidRPr="00C11442">
        <w:rPr>
          <w:i/>
          <w:iCs/>
        </w:rPr>
        <w:t>Land</w:t>
      </w:r>
      <w:r w:rsidR="0006623C">
        <w:rPr>
          <w:i/>
          <w:iCs/>
        </w:rPr>
        <w:t xml:space="preserve"> 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the proportion of different types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6D66C1">
        <w:t xml:space="preserve"> (REF)</w:t>
      </w:r>
      <w:r w:rsidR="00220CB3">
        <w:t xml:space="preserve">. The 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 xml:space="preserve">and high severity. Both the cause and severity of disturbance where qualitatively assessed during field data collection (CONAFOR, 2018). Agriculture and grazing activities </w:t>
      </w:r>
      <w:r w:rsidR="004522E7">
        <w:t>a</w:t>
      </w:r>
      <w:r w:rsidR="00220CB3">
        <w:t>re reported within the categories of land-use change, grazing, logging, and fires</w:t>
      </w:r>
      <w:r w:rsidR="005E1125">
        <w:t xml:space="preserve"> with labels such as ‘clearing for growing coffee’, ‘swidden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2CB63383"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plot using their structural attributes</w:t>
      </w:r>
      <w:r w:rsidR="00CD0BD2">
        <w:t xml:space="preserve"> 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plot </w:t>
      </w:r>
      <w:r w:rsidR="000B54CC">
        <w:t>a successional stage, we classified all FI plots with a k-means analysis using their structural attributes, including tree height, DBH, and stem density. K-means is a non-hierarchical cluster analysis where the user defines the initial number of centers. We run the analysis using two, three, four and five initial centers with 25 random sampling sets each</w:t>
      </w:r>
      <w:r w:rsidR="005206CF">
        <w:t xml:space="preserve"> with R package XX</w:t>
      </w:r>
      <w:r w:rsidR="000B54CC">
        <w:t xml:space="preserve"> (Figure S1). Then, we compared 30 indices to define the best number of clusters and chose the one that was better supported by most indices. 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 Other studies conducted in TMCF in </w:t>
      </w:r>
      <w:r w:rsidR="004F6A4D">
        <w:t>Oaxaca</w:t>
      </w:r>
      <w:r w:rsidR="000B54CC">
        <w:t xml:space="preserve"> have shown that tree height, DBH, and tree density change through time after disturbance and are useful for estimating an approximate stage of forest succession in forest-agriculture mosaics (Velasco-Murguía et al., 2021). In general, </w:t>
      </w:r>
      <w:r w:rsidR="00B47729">
        <w:t xml:space="preserve">immediately after croplands abandonment </w:t>
      </w:r>
      <w:r w:rsidR="000B54CC">
        <w:t xml:space="preserve">TMCFs </w:t>
      </w:r>
      <w:r w:rsidR="00B47729">
        <w:t xml:space="preserve">naturally regenerate showing an </w:t>
      </w:r>
      <w:r w:rsidR="000B54CC">
        <w:t xml:space="preserve">increase in tree density, height, and basal area. Over time, tree height and basal area continue to increase but stem density decreases. This transition usually happens around 50 years after disturbance and differentiates young forest from mature forest (del Castillo, 2015). Because the three clusters we obtained from the non-hierarchical cluster analysis follow this general trend, we assigned approximate successional stages to each cluster as follows: we defined cluster one as </w:t>
      </w:r>
      <w:r w:rsidR="004F6A4D">
        <w:t>young fallows</w:t>
      </w:r>
      <w:r w:rsidR="000B54CC">
        <w:t>, cluster two as young forest, and cluster three as mature forest. It is important to note that forest succession is a continuum and a complex process. Here, we classified forest succession in discrete categories as a methodological approach conducted for the sake of the analysis. This approach has proven to be useful for understanding forest ecosystem dynamics elsewhere (CITAS).</w:t>
      </w:r>
    </w:p>
    <w:p w14:paraId="5ED0F085" w14:textId="1512B79A"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som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as follows: young fallows = 1; young forest = 2, and mature forest = 3. Then, </w:t>
      </w:r>
      <w:r>
        <w:t xml:space="preserve">we defined a </w:t>
      </w:r>
      <w:r w:rsidR="00010F6C">
        <w:t xml:space="preserve">landscape composition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6D707159" w:rsidR="009D14DA" w:rsidRDefault="009D14DA" w:rsidP="009D14DA">
            <m:oMathPara>
              <m:oMath>
                <m:r>
                  <w:rPr>
                    <w:rFonts w:ascii="Cambria Math" w:hAnsi="Cambria Math"/>
                  </w:rPr>
                  <m:t>Landscape composi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46D74405" w:rsidR="00053CD2" w:rsidRDefault="00E11D6D" w:rsidP="00E11D6D">
      <w:r>
        <w:t xml:space="preserve">Where </w:t>
      </w:r>
      <w:r w:rsidRPr="008E6906">
        <w:rPr>
          <w:i/>
          <w:iCs/>
        </w:rPr>
        <w:t>SS</w:t>
      </w:r>
      <w:r>
        <w:t xml:space="preserve"> is the </w:t>
      </w:r>
      <w:r w:rsidR="0026099C">
        <w:t xml:space="preserve">sum of the </w:t>
      </w:r>
      <w:r>
        <w:t>successional stage categor</w:t>
      </w:r>
      <w:r w:rsidR="0026099C">
        <w:t>ies of the plots in a site</w:t>
      </w:r>
      <w:r w:rsidR="008E6906">
        <w:t xml:space="preserve">, </w:t>
      </w:r>
      <w:r w:rsidR="008E6906" w:rsidRPr="008E6906">
        <w:rPr>
          <w:i/>
          <w:iCs/>
        </w:rPr>
        <w:t>minSS</w:t>
      </w:r>
      <w:r w:rsidR="008E6906">
        <w:t xml:space="preserve"> is the minimum possible </w:t>
      </w:r>
      <w:r w:rsidR="00696FD0">
        <w:t>SS</w:t>
      </w:r>
      <w:r w:rsidR="008E6906">
        <w:t xml:space="preserve"> value present in a site and </w:t>
      </w:r>
      <w:r w:rsidR="008E6906" w:rsidRPr="008E6906">
        <w:rPr>
          <w:i/>
          <w:iCs/>
        </w:rPr>
        <w:t>maxSS</w:t>
      </w:r>
      <w:r w:rsidR="008E6906">
        <w:t xml:space="preserve"> is the maximum possible </w:t>
      </w:r>
      <w:r w:rsidR="00696FD0">
        <w:t>SS</w:t>
      </w:r>
      <w:r w:rsidR="008E6906">
        <w:t xml:space="preserve"> value present in a site. </w:t>
      </w:r>
      <w:r w:rsidR="000E6858">
        <w:t>C</w:t>
      </w:r>
      <w:r w:rsidR="00EA5B92">
        <w:t xml:space="preserve">onsidering there are four plots in each site, </w:t>
      </w:r>
      <w:r w:rsidR="008E6906" w:rsidRPr="008E6906">
        <w:rPr>
          <w:i/>
          <w:iCs/>
        </w:rPr>
        <w:t>minSS</w:t>
      </w:r>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r w:rsidR="008E6906" w:rsidRPr="008E6906">
        <w:rPr>
          <w:i/>
          <w:iCs/>
        </w:rPr>
        <w:t>maxSS</w:t>
      </w:r>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A55307">
        <w:t xml:space="preserve">landscape composition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landscape composition variabl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7C6CA3D3" w:rsidR="00053CD2" w:rsidRPr="00053CD2" w:rsidRDefault="00053CD2" w:rsidP="00053CD2">
            <m:oMathPara>
              <m:oMathParaPr>
                <m:jc m:val="left"/>
              </m:oMathParaPr>
              <m:oMath>
                <m:r>
                  <w:rPr>
                    <w:rFonts w:ascii="Cambria Math" w:hAnsi="Cambria Math"/>
                  </w:rPr>
                  <m:t>Land use intensity gradient=1-landscape composition</m:t>
                </m:r>
              </m:oMath>
            </m:oMathPara>
          </w:p>
        </w:tc>
        <w:tc>
          <w:tcPr>
            <w:tcW w:w="1985" w:type="dxa"/>
          </w:tcPr>
          <w:p w14:paraId="4E3A9B3B" w14:textId="1DC49583" w:rsidR="00053CD2" w:rsidRDefault="00053CD2" w:rsidP="009C56CD">
            <w:pPr>
              <w:jc w:val="right"/>
            </w:pPr>
            <w:r>
              <w:t>(5)</w:t>
            </w:r>
          </w:p>
        </w:tc>
      </w:tr>
    </w:tbl>
    <w:p w14:paraId="31858B17" w14:textId="77777777" w:rsidR="00DB3FFB" w:rsidRDefault="00DB3FFB" w:rsidP="00E11D6D"/>
    <w:p w14:paraId="0D4B37E1" w14:textId="6C90B426"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7962B2">
        <w:t xml:space="preserve"> (</w:t>
      </w:r>
      <w:r w:rsidR="0097697B">
        <w:t>Calderon-Aguilera et al., 2012; MORE</w:t>
      </w:r>
      <w:r w:rsidR="007962B2">
        <w:t xml:space="preserve">), </w:t>
      </w:r>
      <w:r w:rsidR="00604808">
        <w:t xml:space="preserve">and </w:t>
      </w:r>
      <w:r w:rsidR="00130AE9">
        <w:t xml:space="preserve">there is a correlation between our </w:t>
      </w:r>
      <w:r w:rsidR="00010F6C">
        <w:t>landscape composition</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7BB56B6A" w:rsidR="000459DF" w:rsidRDefault="00555335">
      <w:pPr>
        <w:rPr>
          <w:rStyle w:val="textlayer--absolute"/>
          <w:rFonts w:cstheme="minorHAnsi"/>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8D0B39">
        <w:rPr>
          <w:rStyle w:val="textlayer--absolute"/>
          <w:rFonts w:cstheme="minorHAnsi"/>
        </w:rPr>
        <w:t xml:space="preserve"> (Fahey et al., 2016; </w:t>
      </w:r>
      <w:r w:rsidR="00A40048">
        <w:rPr>
          <w:rStyle w:val="textlayer--absolute"/>
          <w:rFonts w:cstheme="minorHAnsi"/>
        </w:rPr>
        <w:t>Jardel-Pelaez, et al., 2014</w:t>
      </w:r>
      <w:r w:rsidR="00521D5D">
        <w:rPr>
          <w:rStyle w:val="textlayer--absolute"/>
          <w:rFonts w:cstheme="minorHAnsi"/>
        </w:rPr>
        <w:t>; Scatena et al., 2011; Torres, 2004</w:t>
      </w:r>
      <w:r w:rsidR="008D0B39">
        <w:rPr>
          <w:rStyle w:val="textlayer--absolute"/>
          <w:rFonts w:cstheme="minorHAnsi"/>
        </w:rPr>
        <w:t>)</w:t>
      </w:r>
      <w:r>
        <w:rPr>
          <w:rStyle w:val="textlayer--absolute"/>
          <w:rFonts w:cstheme="minorHAnsi"/>
        </w:rPr>
        <w:t>.</w:t>
      </w:r>
    </w:p>
    <w:p w14:paraId="56758587" w14:textId="2F825985" w:rsidR="00555335" w:rsidRPr="00555335" w:rsidRDefault="000459DF" w:rsidP="000459DF">
      <w:pPr>
        <w:ind w:firstLine="720"/>
      </w:pPr>
      <w:r>
        <w:rPr>
          <w:rFonts w:cstheme="minorHAnsi"/>
        </w:rPr>
        <w:t>We performed data quality control homogenizing missing data values, correcting taxonomic and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3B3E0598" w:rsidR="00323A21" w:rsidRPr="00D035A7" w:rsidRDefault="00323A21">
      <w:pPr>
        <w:rPr>
          <w:i/>
          <w:iCs/>
        </w:rPr>
      </w:pPr>
      <w:r>
        <w:tab/>
      </w:r>
      <w:r w:rsidRPr="00D035A7">
        <w:rPr>
          <w:i/>
          <w:iCs/>
        </w:rPr>
        <w:t>Statistical Analys</w:t>
      </w:r>
      <w:r w:rsidR="007A10E8">
        <w:rPr>
          <w:i/>
          <w:iCs/>
        </w:rPr>
        <w:t>e</w:t>
      </w:r>
      <w:r w:rsidRPr="00D035A7">
        <w:rPr>
          <w:i/>
          <w:iCs/>
        </w:rPr>
        <w:t>s</w:t>
      </w:r>
    </w:p>
    <w:p w14:paraId="280AAA29" w14:textId="3B6572B3" w:rsidR="00031DF0" w:rsidRDefault="0072067B" w:rsidP="00CE29E1">
      <w:r>
        <w:t>To gain</w:t>
      </w:r>
      <w:r w:rsidR="00131800">
        <w:t xml:space="preserve"> a general sense of the amount of AGB in TMCF and its variation </w:t>
      </w:r>
      <w:r>
        <w:t>we performed</w:t>
      </w:r>
      <w:r w:rsidR="00131800">
        <w:t xml:space="preserve"> basic summary statistics at site level and </w:t>
      </w:r>
      <w:r>
        <w:t>estimated t</w:t>
      </w:r>
      <w:r w:rsidR="00131800">
        <w:t>he correlation between all variables</w:t>
      </w:r>
      <w:r w:rsidR="00EE7042">
        <w:t xml:space="preserve"> (Figure S2)</w:t>
      </w:r>
      <w:r w:rsidR="00131800">
        <w:t>.</w:t>
      </w:r>
      <w:r w:rsidR="00D249F6">
        <w:t xml:space="preserve"> Then, we </w:t>
      </w:r>
      <w:r w:rsidR="00EE7042">
        <w:t xml:space="preserve">deployed well-established statistical methods </w:t>
      </w:r>
      <w:r w:rsidR="00D249F6">
        <w:t xml:space="preserve">to answer </w:t>
      </w:r>
      <w:r w:rsidR="00EE7042">
        <w:t xml:space="preserve">each of </w:t>
      </w:r>
      <w:r w:rsidR="00D249F6">
        <w:t>our three main questions</w:t>
      </w:r>
      <w:r w:rsidR="003878AB">
        <w:t>. The following sections describe these analyses further.</w:t>
      </w:r>
      <w:r w:rsidR="00C90A5F">
        <w:t xml:space="preserve"> All statistical analyses were performed in R version 4.1.1 (2021).</w:t>
      </w:r>
    </w:p>
    <w:p w14:paraId="047BDB3B" w14:textId="2900840C" w:rsidR="004E732D" w:rsidRDefault="00530B74" w:rsidP="00F433B7">
      <w:r>
        <w:rPr>
          <w:i/>
          <w:iCs/>
        </w:rPr>
        <w:t xml:space="preserve">Q1. </w:t>
      </w:r>
      <w:r w:rsidR="00F433B7" w:rsidRPr="00F433B7">
        <w:rPr>
          <w:i/>
          <w:iCs/>
        </w:rPr>
        <w:t xml:space="preserve">AGB </w:t>
      </w:r>
      <w:r>
        <w:rPr>
          <w:i/>
          <w:iCs/>
        </w:rPr>
        <w:t>allocation</w:t>
      </w:r>
      <w:r w:rsidR="00F433B7" w:rsidRPr="00F433B7">
        <w:rPr>
          <w:i/>
          <w:iCs/>
        </w:rPr>
        <w:t xml:space="preserve"> in TMCF</w:t>
      </w:r>
      <w:r w:rsidR="0016647D">
        <w:t xml:space="preserve">. </w:t>
      </w:r>
      <w:r w:rsidR="0032737F">
        <w:t>We explored</w:t>
      </w:r>
      <w:r w:rsidR="00712031">
        <w:t xml:space="preserve"> the contribution of tree size to AGB</w:t>
      </w:r>
      <w:r w:rsidR="0032737F">
        <w:t xml:space="preserve"> </w:t>
      </w:r>
      <w:r w:rsidR="003249DA">
        <w:t xml:space="preserve">and stem density </w:t>
      </w:r>
      <w:r w:rsidR="0032737F">
        <w:t>following</w:t>
      </w:r>
      <w:r w:rsidR="00712031">
        <w:t xml:space="preserve"> a similar approach as Cuni-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We used one-way analysis of variance (ANOVA) to</w:t>
      </w:r>
      <w:r w:rsidR="00F310E8">
        <w:t xml:space="preserve"> assess </w:t>
      </w:r>
      <w:r w:rsidR="00256CDE">
        <w:t>whether</w:t>
      </w:r>
      <w:r w:rsidR="00F310E8">
        <w:t xml:space="preserve"> tree size classes 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5F1B92">
        <w:t>Finally</w:t>
      </w:r>
      <w:r w:rsidR="00D67390">
        <w:t xml:space="preserve">, we carried out </w:t>
      </w:r>
      <w:r w:rsidR="002704B2">
        <w:t>four</w:t>
      </w:r>
      <w:r w:rsidR="00D67390">
        <w:t xml:space="preserve"> </w:t>
      </w:r>
      <w:r w:rsidR="005F1B92">
        <w:t xml:space="preserve">more </w:t>
      </w:r>
      <w:r w:rsidR="00D67390">
        <w:t>ANOVA</w:t>
      </w:r>
      <w:r w:rsidR="00603EE8">
        <w:t>s</w:t>
      </w:r>
      <w:r w:rsidR="00D67390">
        <w:t xml:space="preserve"> to test whether </w:t>
      </w:r>
      <w:r w:rsidR="00603EE8">
        <w:t xml:space="preserve">stem </w:t>
      </w:r>
      <w:r w:rsidR="00D67390">
        <w:t xml:space="preserve">density, tree height, basal area </w:t>
      </w:r>
      <w:r w:rsidR="00F46522">
        <w:t xml:space="preserve">and AGB </w:t>
      </w:r>
      <w:r w:rsidR="00D67390">
        <w:t>are significantly different in forests at different successional stages.</w:t>
      </w:r>
    </w:p>
    <w:p w14:paraId="2731D2E1" w14:textId="421DEB18" w:rsidR="00530B74" w:rsidRDefault="00530B74" w:rsidP="00530B74">
      <w:r>
        <w:rPr>
          <w:i/>
          <w:iCs/>
        </w:rPr>
        <w:t xml:space="preserve">Q2. </w:t>
      </w:r>
      <w:r w:rsidRPr="00F46522">
        <w:rPr>
          <w:i/>
          <w:iCs/>
        </w:rPr>
        <w:t xml:space="preserve">AGB relationship </w:t>
      </w:r>
      <w:r>
        <w:rPr>
          <w:i/>
          <w:iCs/>
        </w:rPr>
        <w:t>to</w:t>
      </w:r>
      <w:r w:rsidRPr="00F46522">
        <w:rPr>
          <w:i/>
          <w:iCs/>
        </w:rPr>
        <w:t xml:space="preserve"> tree diversity.</w:t>
      </w:r>
      <w:r>
        <w:t xml:space="preserve"> To understand the relationship between AGB and tree diversity in TMCF, we performed a series of nonparametric regression analysis. Nonparametric regressions allow to test relationships between two or more variables without assuming linearity. Given tree diversity and AGB in our dataset show a positive but weak correlation, we could not assume a linear relationship. Here, we assessed the relationship between AGB and diversity using Shannon diversity index (H) and species richness (S) in TMCF sites fitting locally weighted regression (loess) curves. Similarly, we performed these nonparametric regression analyses at plot level to test whether these relationships change over time through forest succession after disturbance. Although we do not have specific ages after disturbance, we evaluated these trends using the three-category successional stage we assigned to each plot (young fallows, young forest, and mature forest). </w:t>
      </w:r>
    </w:p>
    <w:p w14:paraId="46B8A3D6" w14:textId="319152B2" w:rsidR="004E732D" w:rsidRDefault="00530B74" w:rsidP="00732CE0">
      <w:r>
        <w:rPr>
          <w:i/>
          <w:iCs/>
        </w:rPr>
        <w:t xml:space="preserve">Q3. </w:t>
      </w:r>
      <w:r w:rsidR="00732CE0" w:rsidRPr="00732CE0">
        <w:rPr>
          <w:i/>
          <w:iCs/>
        </w:rPr>
        <w:t>AGB patterns along environmental and land</w:t>
      </w:r>
      <w:r w:rsidR="00603EE8">
        <w:rPr>
          <w:i/>
          <w:iCs/>
        </w:rPr>
        <w:t>-</w:t>
      </w:r>
      <w:r w:rsidR="00732CE0" w:rsidRPr="00732CE0">
        <w:rPr>
          <w:i/>
          <w:iCs/>
        </w:rPr>
        <w:t>use gradients</w:t>
      </w:r>
      <w:r w:rsidR="00732CE0">
        <w:t xml:space="preserve">. </w:t>
      </w:r>
      <w:r w:rsidR="00802976" w:rsidRPr="00F0447B">
        <w:t>We explored the relationships among tree biomass, diversity, environmental variables</w:t>
      </w:r>
      <w:r w:rsidR="00802976">
        <w:t>,</w:t>
      </w:r>
      <w:r w:rsidR="00802976" w:rsidRPr="00F0447B">
        <w:t xml:space="preserve"> and </w:t>
      </w:r>
      <w:r w:rsidR="00802976">
        <w:t>land</w:t>
      </w:r>
      <w:r w:rsidR="00603EE8">
        <w:t xml:space="preserve"> </w:t>
      </w:r>
      <w:r w:rsidR="00802976">
        <w:t xml:space="preserve">use in TMCF sites </w:t>
      </w:r>
      <w:r w:rsidR="00802976" w:rsidRPr="00F0447B">
        <w:t xml:space="preserve">using multiple </w:t>
      </w:r>
      <w:r w:rsidR="00802976">
        <w:t xml:space="preserve">linear </w:t>
      </w:r>
      <w:r w:rsidR="00802976"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rsidR="00802976">
        <w:t xml:space="preserve">e fitted a model with AGB as the response variable and tree diversity, </w:t>
      </w:r>
      <w:r w:rsidR="0087152F">
        <w:t>environmental gradient, slope, and the three</w:t>
      </w:r>
      <w:r w:rsidR="00802976">
        <w:t xml:space="preserve"> land-use variables as predictors. Because data is not normally distributed, we log-transformed AGB. Then, following a</w:t>
      </w:r>
      <w:r w:rsidR="001715F4">
        <w:t xml:space="preserve">n </w:t>
      </w:r>
      <w:r w:rsidR="00802976">
        <w:t xml:space="preserve">approach </w:t>
      </w:r>
      <w:r w:rsidR="001715F4">
        <w:t xml:space="preserve">similar </w:t>
      </w:r>
      <w:r w:rsidR="00802976">
        <w:t>to Tredennick et al. (2021) for model exploration, we performed variable selection by comparing the full model against a series of reduced models in which each predictor is dropped in a stepwise fashion. We selected the best model comparing</w:t>
      </w:r>
      <w:r w:rsidR="000E7711">
        <w:t xml:space="preserve"> their</w:t>
      </w:r>
      <w:r w:rsidR="00802976">
        <w:t xml:space="preserve"> adjusted </w:t>
      </w:r>
      <w:r w:rsidR="000E7711">
        <w:t>R</w:t>
      </w:r>
      <w:r w:rsidR="000E7711" w:rsidRPr="000E7711">
        <w:rPr>
          <w:vertAlign w:val="superscript"/>
        </w:rPr>
        <w:t>2</w:t>
      </w:r>
      <w:r w:rsidR="000E7711">
        <w:t xml:space="preserve">, </w:t>
      </w:r>
      <w:r w:rsidR="00802976">
        <w:t>Mallows' C</w:t>
      </w:r>
      <w:r w:rsidR="00802976"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rsidR="00802976">
        <w:t xml:space="preserve"> </w:t>
      </w:r>
      <w:r w:rsidR="000E7711">
        <w:t>(</w:t>
      </w:r>
      <w:r w:rsidR="00802976">
        <w:t>BIC</w:t>
      </w:r>
      <w:r w:rsidR="000E7711">
        <w:t>)</w:t>
      </w:r>
      <w:r w:rsidR="0087152F">
        <w:t>.</w:t>
      </w:r>
      <w:r w:rsidR="00C53A9A">
        <w:t xml:space="preserve"> </w:t>
      </w:r>
      <w:r w:rsidR="00802976">
        <w:t xml:space="preserve">To test for spatial autocorrelation, we calculated the Moran’s I </w:t>
      </w:r>
      <w:r w:rsidR="00514FDF">
        <w:t xml:space="preserve">statistic </w:t>
      </w:r>
      <w:r w:rsidR="00802976">
        <w:t xml:space="preserve">of the residuals of the final model </w:t>
      </w:r>
      <w:r w:rsidR="005E30C1">
        <w:t xml:space="preserve">using a neighboring distance of 10, 25, and 50 km, </w:t>
      </w:r>
      <w:r w:rsidR="00802976">
        <w:t>and visualized the spatial distribution of residuals with a map.</w:t>
      </w:r>
    </w:p>
    <w:p w14:paraId="250B3FD5" w14:textId="77777777" w:rsidR="0009212F" w:rsidRDefault="0009212F">
      <w:pPr>
        <w:rPr>
          <w:b/>
          <w:bCs/>
        </w:rPr>
      </w:pPr>
    </w:p>
    <w:p w14:paraId="53E857B7" w14:textId="59DD9789" w:rsidR="00A61571" w:rsidRDefault="00A61571">
      <w:pPr>
        <w:rPr>
          <w:b/>
          <w:bCs/>
        </w:rPr>
      </w:pPr>
      <w:r w:rsidRPr="00CE29E1">
        <w:rPr>
          <w:b/>
          <w:bCs/>
        </w:rPr>
        <w:t>Results</w:t>
      </w:r>
    </w:p>
    <w:p w14:paraId="1F65D977" w14:textId="6098AD15" w:rsidR="00CE29E1" w:rsidRPr="00FD0D17" w:rsidRDefault="00CE29E1">
      <w:pPr>
        <w:rPr>
          <w:i/>
          <w:iCs/>
        </w:rPr>
      </w:pPr>
      <w:r>
        <w:rPr>
          <w:b/>
          <w:bCs/>
        </w:rPr>
        <w:tab/>
      </w:r>
      <w:r w:rsidR="007E5FEF" w:rsidRPr="00FD0D17">
        <w:rPr>
          <w:i/>
          <w:iCs/>
        </w:rPr>
        <w:t>AGB allocation in</w:t>
      </w:r>
      <w:r w:rsidR="002B6B04" w:rsidRPr="00FD0D17">
        <w:rPr>
          <w:i/>
          <w:iCs/>
        </w:rPr>
        <w:t xml:space="preserve"> TMCF</w:t>
      </w:r>
    </w:p>
    <w:p w14:paraId="1DC771F2" w14:textId="0F8E5141" w:rsidR="00351E02" w:rsidRDefault="0032671E" w:rsidP="00351E02">
      <w:r>
        <w:t>Average t</w:t>
      </w:r>
      <w:r w:rsidR="00FD0D17">
        <w:t>ree AGB in TMCF 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 xml:space="preserve">(Table </w:t>
      </w:r>
      <w:r w:rsidR="00F65744">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351E02">
        <w:t xml:space="preserve"> (Table </w:t>
      </w:r>
      <w:r w:rsidR="00F65744">
        <w:t>1</w:t>
      </w:r>
      <w:r w:rsidR="00351E02">
        <w:t>)</w:t>
      </w:r>
      <w:r w:rsidR="002A2F6B">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CF3149">
        <w:t>.</w:t>
      </w:r>
      <w:r w:rsidR="00BA482C">
        <w:t xml:space="preserve"> Similarly, the variation in tree height is large, going from about 5 to 25 m. </w:t>
      </w:r>
    </w:p>
    <w:p w14:paraId="3D4106FD" w14:textId="3427E970"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9472E0">
        <w:t>. In mature forests, the density of trees decreases as t</w:t>
      </w:r>
      <w:r w:rsidR="0097178B">
        <w:t>rees</w:t>
      </w:r>
      <w:r w:rsidR="009472E0">
        <w:t xml:space="preserve"> become even taller and bigger</w:t>
      </w:r>
      <w:r w:rsidR="007869F6">
        <w:t xml:space="preserve"> (Figure </w:t>
      </w:r>
      <w:r w:rsidR="00F65744">
        <w:t>2</w:t>
      </w:r>
      <w:r w:rsidR="007869F6">
        <w:t>)</w:t>
      </w:r>
      <w:r w:rsidR="009472E0">
        <w:t>. As a result, AGB</w:t>
      </w:r>
      <w:r w:rsidR="00351E02">
        <w:t xml:space="preserve"> in forests at different successional stages is significantly different (ANOVA, p</w:t>
      </w:r>
      <w:r w:rsidR="0097178B">
        <w:t>&lt; 0.001</w:t>
      </w:r>
      <w:r w:rsidR="00351E02">
        <w:t xml:space="preserve">, Table </w:t>
      </w:r>
      <w:r w:rsidR="00947A95">
        <w:t>S</w:t>
      </w:r>
      <w:r w:rsidR="0097178B">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Table </w:t>
      </w:r>
      <w:r w:rsidR="0097178B">
        <w:t>2</w:t>
      </w:r>
      <w:r w:rsidR="00942768">
        <w:t>)</w:t>
      </w:r>
      <w:r w:rsidR="009472E0">
        <w:t xml:space="preserve">. </w:t>
      </w:r>
      <w:r w:rsidR="003D324A">
        <w:t>The ANOVA</w:t>
      </w:r>
      <w:r w:rsidR="002A7FD5">
        <w:t>s</w:t>
      </w:r>
      <w:r w:rsidR="003D324A">
        <w:t xml:space="preserve"> we performed to analyze structural differences among forests at different successional stages showed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Table S3)</w:t>
      </w:r>
      <w:r w:rsidR="00777EC8">
        <w:t xml:space="preserve">. </w:t>
      </w:r>
    </w:p>
    <w:p w14:paraId="32213C0E" w14:textId="7D17CA8B" w:rsidR="00CB7532" w:rsidRDefault="00CA588B" w:rsidP="00727EF5">
      <w:r>
        <w:tab/>
        <w:t xml:space="preserve">In these landscapes there is a large proportion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t xml:space="preserve">Figure </w:t>
      </w:r>
      <w:r w:rsidR="00652431">
        <w:t>S</w:t>
      </w:r>
      <w:r w:rsidR="008825B9">
        <w:t>4</w:t>
      </w:r>
      <w:r w:rsidR="00652431">
        <w:t>a</w:t>
      </w:r>
      <w:r w:rsidR="00D81A52">
        <w:t xml:space="preserve"> and 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t>, Figure</w:t>
      </w:r>
      <w:r w:rsidR="00D81A52">
        <w:t>S</w:t>
      </w:r>
      <w:r w:rsidR="008825B9">
        <w:t>4</w:t>
      </w:r>
      <w:r w:rsidR="00D81A52">
        <w:t>b and 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t>Table S5</w:t>
      </w:r>
      <w:r w:rsidR="00BA482C">
        <w:t xml:space="preserve"> and 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Figure 3a)</w:t>
      </w:r>
      <w:r w:rsidR="00472738">
        <w:t xml:space="preserve">, their contribution to AGB </w:t>
      </w:r>
      <w:r w:rsidR="005D7479">
        <w:t>is variable</w:t>
      </w:r>
      <w:r w:rsidR="005A76F6">
        <w:t xml:space="preserve"> (</w:t>
      </w:r>
      <w:r w:rsidR="00652431">
        <w:t xml:space="preserve">Figure 3b, </w:t>
      </w:r>
      <w:r w:rsidR="005A76F6">
        <w:t xml:space="preserve">Table </w:t>
      </w:r>
      <w:r w:rsidR="009F2458">
        <w:t>S</w:t>
      </w:r>
      <w:r w:rsidR="003502D5">
        <w:t>6 and 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Figure 3b).</w:t>
      </w:r>
    </w:p>
    <w:p w14:paraId="0CF0F8F7" w14:textId="52C34ADB"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Figure </w:t>
      </w:r>
      <w:r w:rsidR="00A05D4C">
        <w:t>2</w:t>
      </w:r>
      <w:r w:rsidR="007869F6">
        <w:t>)</w:t>
      </w:r>
      <w:r w:rsidR="00CB7532">
        <w:t xml:space="preserve">. </w:t>
      </w:r>
      <w:r w:rsidR="00675792">
        <w:t>Young fallows</w:t>
      </w:r>
      <w:r w:rsidR="009427D2">
        <w:t xml:space="preserve"> have small AGB and small number of trees. Thus, the few but large trees that do exist in these plots represent a large proportion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Figure 3)</w:t>
      </w:r>
      <w:r>
        <w:t xml:space="preserve">. </w:t>
      </w:r>
    </w:p>
    <w:p w14:paraId="6296A8B7" w14:textId="7E266512" w:rsidR="007E5FEF" w:rsidRDefault="002B6B04">
      <w:pPr>
        <w:rPr>
          <w:i/>
          <w:iCs/>
        </w:rPr>
      </w:pPr>
      <w:r>
        <w:tab/>
      </w:r>
      <w:r w:rsidRPr="00FD0D17">
        <w:rPr>
          <w:i/>
          <w:iCs/>
        </w:rPr>
        <w:t>Patterns of Tree AGB Across Land-use and Environmental Gradients</w:t>
      </w:r>
    </w:p>
    <w:p w14:paraId="6196C2EE" w14:textId="0E7E8518"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Table 3).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Table </w:t>
      </w:r>
      <w:r w:rsidR="00DC69AF">
        <w:t>4</w:t>
      </w:r>
      <w:r w:rsidR="00513A47">
        <w:t xml:space="preserve">, Figure </w:t>
      </w:r>
      <w:r w:rsidR="00DF2D08">
        <w:t>S6</w:t>
      </w:r>
      <w:r w:rsidR="00CE28B6">
        <w:t xml:space="preserve">). </w:t>
      </w:r>
      <w:r w:rsidR="002A7FD5">
        <w:t xml:space="preserve">From the three variables, </w:t>
      </w:r>
      <w:r w:rsidR="0016428E">
        <w:t xml:space="preserve">land-use intensity </w:t>
      </w:r>
      <w:r w:rsidR="008A52DE">
        <w:t>controls AGB the most. This variable has a strong relationship with AGB</w:t>
      </w:r>
      <w:r w:rsidR="004F5818">
        <w:t xml:space="preserve"> (p &lt; 0.05, adjusted R</w:t>
      </w:r>
      <w:r w:rsidR="004F5818" w:rsidRPr="00CE28B6">
        <w:rPr>
          <w:vertAlign w:val="superscript"/>
        </w:rPr>
        <w:t>2</w:t>
      </w:r>
      <w:r w:rsidR="004F5818">
        <w:t>= 0.729</w:t>
      </w:r>
      <w:r w:rsidR="00513A47">
        <w:t xml:space="preserve">, Figure </w:t>
      </w:r>
      <w:r w:rsidR="00361ED7">
        <w:t>4</w:t>
      </w:r>
      <w:r w:rsidR="008A0E0D">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Table </w:t>
      </w:r>
      <w:r w:rsidR="00DF2D08">
        <w:t>3</w:t>
      </w:r>
      <w:r w:rsidR="00DC69AF">
        <w:t>)</w:t>
      </w:r>
      <w:r w:rsidR="004F5818">
        <w:t xml:space="preserve">. </w:t>
      </w:r>
      <w:r w:rsidR="00FD4FA5">
        <w:t xml:space="preserve">Similarly, </w:t>
      </w:r>
      <w:r w:rsidR="00A71795">
        <w:t xml:space="preserve">adding </w:t>
      </w:r>
      <w:r w:rsidR="00FD4FA5">
        <w:t xml:space="preserve">slope improves the linear regression model. However, </w:t>
      </w:r>
      <w:r w:rsidR="00A71795">
        <w:t xml:space="preserve">from the three predictors, slope is the least influential in determining AGB patterns in TMCF. </w:t>
      </w:r>
      <w:r w:rsidR="00C87E8E">
        <w:t>The residuals of this model do not show spatial autocorrelation</w:t>
      </w:r>
      <w:r w:rsidR="00513A47">
        <w:t xml:space="preserve"> (Figure S</w:t>
      </w:r>
      <w:r w:rsidR="00DC69AF">
        <w:t>6</w:t>
      </w:r>
      <w:r w:rsidR="003502D5">
        <w:t>d</w:t>
      </w:r>
      <w:r w:rsidR="00BC2A8E">
        <w:t>)</w:t>
      </w:r>
      <w:r w:rsidR="00C87E8E">
        <w:t>. We computed Moran’s I statistic for neighborhoods of 10, 25, and 50 km of distance and all of them resulted non-significant (p= 0.517, p= 0.604, p= 0.187, respectively</w:t>
      </w:r>
      <w:r w:rsidR="003B27E7">
        <w:t>, Table S8</w:t>
      </w:r>
      <w:r w:rsidR="00C87E8E">
        <w:t xml:space="preserve">). </w:t>
      </w:r>
    </w:p>
    <w:p w14:paraId="2200659E" w14:textId="3A005B6A" w:rsidR="002B2054" w:rsidRPr="002B2054" w:rsidRDefault="00A71795" w:rsidP="00A71795">
      <w:pPr>
        <w:ind w:firstLine="720"/>
      </w:pPr>
      <w:r>
        <w:t>Interestingly, environmental gradient is not included as a relevant predictor in th</w:t>
      </w:r>
      <w:r w:rsidR="00E956A6">
        <w:t>e best</w:t>
      </w:r>
      <w:r>
        <w:t xml:space="preserve"> model. </w:t>
      </w:r>
      <w:r w:rsidR="00FA40CD">
        <w:t>The second best model includes environmental gradient as a fourth predictor</w:t>
      </w:r>
      <w:r w:rsidR="00B65E6C">
        <w:t xml:space="preserve">, but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Table </w:t>
      </w:r>
      <w:r w:rsidR="00E956A6">
        <w:t>3</w:t>
      </w:r>
      <w:r w:rsidR="00B65E6C">
        <w:t xml:space="preserve">). </w:t>
      </w:r>
      <w:r w:rsidR="00AE5137">
        <w:t xml:space="preserve">The environmental gradient variable (which includes temperature, </w:t>
      </w:r>
      <w:r w:rsidR="001D1557">
        <w:t>precipitation,</w:t>
      </w:r>
      <w:r w:rsidR="00AE5137">
        <w:t xml:space="preserve"> and elevation)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Figure </w:t>
      </w:r>
      <w:r w:rsidR="00361ED7">
        <w:t>5</w:t>
      </w:r>
      <w:r w:rsidR="00796660">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Figure </w:t>
      </w:r>
      <w:r w:rsidR="00361ED7">
        <w:t>5</w:t>
      </w:r>
      <w:r w:rsidR="00796660">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797D84E2" w14:textId="539D2DA4" w:rsidR="00C5621A" w:rsidRDefault="007E5FEF">
      <w:pPr>
        <w:rPr>
          <w:i/>
          <w:iCs/>
        </w:rPr>
      </w:pPr>
      <w:r>
        <w:tab/>
      </w:r>
      <w:r w:rsidRPr="00FD0D17">
        <w:rPr>
          <w:i/>
          <w:iCs/>
        </w:rPr>
        <w:t xml:space="preserve">AGB and </w:t>
      </w:r>
      <w:r w:rsidR="00A9106E">
        <w:rPr>
          <w:i/>
          <w:iCs/>
        </w:rPr>
        <w:t>T</w:t>
      </w:r>
      <w:r w:rsidRPr="00FD0D17">
        <w:rPr>
          <w:i/>
          <w:iCs/>
        </w:rPr>
        <w:t xml:space="preserve">ree </w:t>
      </w:r>
      <w:r w:rsidR="00A9106E">
        <w:rPr>
          <w:i/>
          <w:iCs/>
        </w:rPr>
        <w:t>D</w:t>
      </w:r>
      <w:r w:rsidRPr="00FD0D17">
        <w:rPr>
          <w:i/>
          <w:iCs/>
        </w:rPr>
        <w:t>iversity</w:t>
      </w:r>
      <w:r w:rsidR="002B6B04" w:rsidRPr="00FD0D17">
        <w:rPr>
          <w:i/>
          <w:iCs/>
        </w:rPr>
        <w:t xml:space="preserve"> </w:t>
      </w:r>
    </w:p>
    <w:p w14:paraId="762B7916" w14:textId="4BCC8C66" w:rsidR="00C5621A" w:rsidRDefault="00282B16">
      <w:r>
        <w:t>We found a total of 148 tree species in the region</w:t>
      </w:r>
      <w:r w:rsidR="00695FF4">
        <w:t>,</w:t>
      </w:r>
      <w:r w:rsidR="00620EF1">
        <w:t xml:space="preserve"> </w:t>
      </w:r>
      <w:r w:rsidR="00DB1BA5">
        <w:t>being</w:t>
      </w:r>
      <w:r w:rsidR="008753FF">
        <w:t xml:space="preserve"> </w:t>
      </w:r>
      <w:r w:rsidR="008753FF" w:rsidRPr="00620EF1">
        <w:rPr>
          <w:i/>
          <w:iCs/>
        </w:rPr>
        <w:t>Quercus</w:t>
      </w:r>
      <w:r w:rsidR="008753FF">
        <w:t xml:space="preserve">, </w:t>
      </w:r>
      <w:r w:rsidR="008753FF" w:rsidRPr="00620EF1">
        <w:rPr>
          <w:i/>
          <w:iCs/>
        </w:rPr>
        <w:t>Saurauia</w:t>
      </w:r>
      <w:r w:rsidR="008753FF">
        <w:t xml:space="preserve">, and </w:t>
      </w:r>
      <w:r w:rsidR="008753FF" w:rsidRPr="00620EF1">
        <w:rPr>
          <w:i/>
          <w:iCs/>
        </w:rPr>
        <w:t>Pinus</w:t>
      </w:r>
      <w:r w:rsidR="008753FF">
        <w:t xml:space="preserve"> the most abundant</w:t>
      </w:r>
      <w:r w:rsidR="00DB1BA5">
        <w:t xml:space="preserve"> genus</w:t>
      </w:r>
      <w:r w:rsidR="008753FF">
        <w:t xml:space="preserve">. </w:t>
      </w:r>
      <w:r w:rsidR="00C5621A">
        <w:t xml:space="preserve">We analyzed the relationship between AGB and tree diversity at site and plot levels. Although we were expecting a linear positive relationship between these variables, they showed a positive but weak correlation </w:t>
      </w:r>
      <w:r w:rsidR="002C7C38">
        <w:t xml:space="preserve">with </w:t>
      </w:r>
      <w:r w:rsidR="00C5621A">
        <w:t>correlation coefficients near 0.3</w:t>
      </w:r>
      <w:r w:rsidR="002C7C38">
        <w:t xml:space="preserve"> (Figure</w:t>
      </w:r>
      <w:r w:rsidR="002353C5">
        <w:t xml:space="preserve"> S</w:t>
      </w:r>
      <w:r w:rsidR="000A7556">
        <w:t>2</w:t>
      </w:r>
      <w:r w:rsidR="00C5621A">
        <w:t>). We addressed this issue using nonparametric regressions, where linearity is no</w:t>
      </w:r>
      <w:r w:rsidR="002C7C38">
        <w:t xml:space="preserve">t </w:t>
      </w:r>
      <w:r w:rsidR="00C5621A">
        <w:t xml:space="preserve">assumed. Using </w:t>
      </w:r>
      <w:r w:rsidR="002E678B">
        <w:t>S</w:t>
      </w:r>
      <w:r w:rsidR="0079602F">
        <w:t>hannon</w:t>
      </w:r>
      <w:r w:rsidR="00C5621A">
        <w:t xml:space="preserve"> diversity index </w:t>
      </w:r>
      <w:r w:rsidR="00A1204D">
        <w:t xml:space="preserve">(H) </w:t>
      </w:r>
      <w:r w:rsidR="00C5621A">
        <w:t>and species richness</w:t>
      </w:r>
      <w:r w:rsidR="000A7556">
        <w:t xml:space="preserve"> (S)</w:t>
      </w:r>
      <w:r w:rsidR="00C5621A">
        <w:t xml:space="preserve">, we found that tree diversity increases with AGB until sites reach </w:t>
      </w:r>
      <w:r w:rsidR="002C7C38">
        <w:t>approximately 200 Mg</w:t>
      </w:r>
      <w:r w:rsidR="00560246">
        <w:t xml:space="preserve"> </w:t>
      </w:r>
      <w:r w:rsidR="003D324A">
        <w:t>ha</w:t>
      </w:r>
      <w:r w:rsidR="003D324A" w:rsidRPr="00560246">
        <w:rPr>
          <w:vertAlign w:val="superscript"/>
        </w:rPr>
        <w:t>-1</w:t>
      </w:r>
      <w:r w:rsidR="002353C5">
        <w:rPr>
          <w:vertAlign w:val="superscript"/>
        </w:rPr>
        <w:t xml:space="preserve"> </w:t>
      </w:r>
      <w:r w:rsidR="002353C5" w:rsidRPr="002353C5">
        <w:t xml:space="preserve">(Figure </w:t>
      </w:r>
      <w:r w:rsidR="00361ED7">
        <w:t>6</w:t>
      </w:r>
      <w:r w:rsidR="00051464">
        <w:t>a and 6b</w:t>
      </w:r>
      <w:r w:rsidR="002353C5" w:rsidRPr="002353C5">
        <w:t>)</w:t>
      </w:r>
      <w:r w:rsidR="002C7C38">
        <w:t>. Sites with more than 200 Mg</w:t>
      </w:r>
      <w:r w:rsidR="00560246">
        <w:t xml:space="preserve"> </w:t>
      </w:r>
      <w:r w:rsidR="003D324A">
        <w:t>ha</w:t>
      </w:r>
      <w:r w:rsidR="003D324A" w:rsidRPr="00560246">
        <w:rPr>
          <w:vertAlign w:val="superscript"/>
        </w:rPr>
        <w:t>-1</w:t>
      </w:r>
      <w:r w:rsidR="002C7C38">
        <w:t xml:space="preserve"> tend to show less diversity. This probably occurs </w:t>
      </w:r>
      <w:r w:rsidR="00A463A5">
        <w:t>in forest</w:t>
      </w:r>
      <w:r w:rsidR="001D1DF5">
        <w:t>s</w:t>
      </w:r>
      <w:r w:rsidR="00A463A5">
        <w:t xml:space="preserve"> </w:t>
      </w:r>
      <w:r w:rsidR="001D1DF5">
        <w:t>where</w:t>
      </w:r>
      <w:r w:rsidR="00A463A5">
        <w:t xml:space="preserve"> </w:t>
      </w:r>
      <w:r w:rsidR="002C7C38">
        <w:t>large dominant trees</w:t>
      </w:r>
      <w:r w:rsidR="00A1204D">
        <w:t xml:space="preserve"> </w:t>
      </w:r>
      <w:r w:rsidR="00A62DDA">
        <w:rPr>
          <w:rFonts w:cstheme="minorHAnsi"/>
        </w:rPr>
        <w:t>─</w:t>
      </w:r>
      <w:r w:rsidR="001D1DF5">
        <w:t xml:space="preserve">which are the </w:t>
      </w:r>
      <w:r w:rsidR="000A7556">
        <w:t>main contributors to total AGB</w:t>
      </w:r>
      <w:r w:rsidR="00A62DDA">
        <w:rPr>
          <w:rFonts w:cstheme="minorHAnsi"/>
        </w:rPr>
        <w:t>─</w:t>
      </w:r>
      <w:r w:rsidR="00A1204D">
        <w:rPr>
          <w:rFonts w:cstheme="minorHAnsi"/>
        </w:rPr>
        <w:t xml:space="preserve"> </w:t>
      </w:r>
      <w:r w:rsidR="001D1DF5">
        <w:t xml:space="preserve">are more abundant, </w:t>
      </w:r>
      <w:r w:rsidR="006B6C9F">
        <w:t>decreasing evenness and diversity in a site</w:t>
      </w:r>
      <w:r w:rsidR="00A463A5">
        <w:t>.</w:t>
      </w:r>
      <w:r w:rsidR="00DB6561">
        <w:t xml:space="preserve"> </w:t>
      </w:r>
      <w:r w:rsidR="00051464">
        <w:t>W</w:t>
      </w:r>
      <w:r w:rsidR="00DB6561">
        <w:t xml:space="preserve">hen we analyzed the relationship between AGB and tree diversity </w:t>
      </w:r>
      <w:r w:rsidR="00CE63F0">
        <w:t xml:space="preserve">at plot level, we found a similar trend than at site level (Figure 6c and 6d). Moreover, when testing this relationship </w:t>
      </w:r>
      <w:r w:rsidR="00DB6561">
        <w:t>across plots at different successional stages, we found that tree diversity increases over time but reaches a limit, where tree diversity slightly decreases in mature forests (Figure</w:t>
      </w:r>
      <w:r w:rsidR="002353C5">
        <w:t xml:space="preserve"> </w:t>
      </w:r>
      <w:r w:rsidR="00361ED7">
        <w:t>6</w:t>
      </w:r>
      <w:r w:rsidR="00A62DDA">
        <w:t xml:space="preserve">c and </w:t>
      </w:r>
      <w:r w:rsidR="00051464">
        <w:t>6</w:t>
      </w:r>
      <w:r w:rsidR="00A62DDA">
        <w:t>d</w:t>
      </w:r>
      <w:r w:rsidR="00DB6561">
        <w:t>).</w:t>
      </w:r>
      <w:r w:rsidR="005F0C47">
        <w:t xml:space="preserve"> Thus, sites with a larger composition of mature forests show greater AGB but not necessarily </w:t>
      </w:r>
      <w:r w:rsidR="00123C70">
        <w:t>greater</w:t>
      </w:r>
      <w:r w:rsidR="005F0C47">
        <w:t xml:space="preserve"> tree diversity</w:t>
      </w:r>
      <w:r w:rsidR="00CE63F0">
        <w:t xml:space="preserve">, suggesting these two variables follow slightly different trends in forest-agriculture mosaics. </w:t>
      </w:r>
      <w:r w:rsidR="008A0E0D">
        <w:t>In fact</w:t>
      </w:r>
      <w:r w:rsidR="00A6370D">
        <w:t>,</w:t>
      </w:r>
      <w:r w:rsidR="008A0E0D">
        <w:t xml:space="preserve"> the </w:t>
      </w:r>
      <w:r w:rsidR="00051464">
        <w:t xml:space="preserve">linear regression between </w:t>
      </w:r>
      <w:r w:rsidR="007671BD">
        <w:t>land-use intensity gradient</w:t>
      </w:r>
      <w:r w:rsidR="00051464">
        <w:t xml:space="preserve"> and tree diversity in TMCF sites is weak (p= 0.041, adjusted R</w:t>
      </w:r>
      <w:r w:rsidR="00051464" w:rsidRPr="003B30D6">
        <w:rPr>
          <w:vertAlign w:val="superscript"/>
        </w:rPr>
        <w:t>2</w:t>
      </w:r>
      <w:r w:rsidR="00051464">
        <w:t xml:space="preserve">=0.081), and this relationship is </w:t>
      </w:r>
      <w:r w:rsidR="00A6370D">
        <w:t xml:space="preserve">better represented with a locally weighted regression (loess) curve </w:t>
      </w:r>
      <w:r w:rsidR="008A0E0D">
        <w:t>(</w:t>
      </w:r>
      <w:r w:rsidR="002353C5">
        <w:t xml:space="preserve">Figure </w:t>
      </w:r>
      <w:r w:rsidR="00EA0682">
        <w:t>4</w:t>
      </w:r>
      <w:r w:rsidR="008A0E0D">
        <w:t>b</w:t>
      </w:r>
      <w:r w:rsidR="002353C5">
        <w:t>)</w:t>
      </w:r>
      <w:r w:rsidR="00051464">
        <w:t xml:space="preserve"> because sites with </w:t>
      </w:r>
      <w:r w:rsidR="00A6370D">
        <w:t xml:space="preserve">medium </w:t>
      </w:r>
      <w:r w:rsidR="007671BD">
        <w:t>land-use intensity</w:t>
      </w:r>
      <w:r w:rsidR="00A6370D">
        <w:t xml:space="preserve"> values (closer to 0.5) </w:t>
      </w:r>
      <w:r w:rsidR="00051464">
        <w:t xml:space="preserve">generally </w:t>
      </w:r>
      <w:r w:rsidR="00A6370D">
        <w:t xml:space="preserve">show </w:t>
      </w:r>
      <w:r w:rsidR="00906663">
        <w:t>greater</w:t>
      </w:r>
      <w:r w:rsidR="00A6370D">
        <w:t xml:space="preserve"> tree diversity.</w:t>
      </w:r>
      <w:r w:rsidR="00051464" w:rsidRPr="00051464">
        <w:t xml:space="preserve"> </w:t>
      </w:r>
    </w:p>
    <w:p w14:paraId="63A23AC4" w14:textId="5F5FB83A" w:rsidR="00CC2AF6" w:rsidRDefault="00CC2AF6">
      <w:pPr>
        <w:rPr>
          <w:b/>
          <w:bCs/>
        </w:rPr>
      </w:pPr>
      <w:r w:rsidRPr="00CC2AF6">
        <w:rPr>
          <w:b/>
          <w:bCs/>
        </w:rPr>
        <w:t>Discussion</w:t>
      </w:r>
    </w:p>
    <w:p w14:paraId="5DA7F6BF" w14:textId="506178D7" w:rsidR="006F0BD5" w:rsidRDefault="006F0BD5" w:rsidP="006F0BD5">
      <w:pPr>
        <w:pStyle w:val="Prrafodelista"/>
        <w:numPr>
          <w:ilvl w:val="0"/>
          <w:numId w:val="3"/>
        </w:numPr>
      </w:pPr>
      <w:r>
        <w:t>AGB is stored in very large trees in mature forests but in medium trees in young forests.</w:t>
      </w:r>
    </w:p>
    <w:p w14:paraId="4665A24D" w14:textId="660E6127" w:rsidR="000F7DED" w:rsidRDefault="000F7DED" w:rsidP="006F0BD5">
      <w:pPr>
        <w:pStyle w:val="Prrafodelista"/>
        <w:numPr>
          <w:ilvl w:val="0"/>
          <w:numId w:val="3"/>
        </w:numPr>
      </w:pPr>
      <w:r>
        <w:t>Variation in AGB allocation arises from structural differences: mature forests in large trees, secondary forests in high stem density</w:t>
      </w:r>
    </w:p>
    <w:p w14:paraId="37BAB57E" w14:textId="1881289C" w:rsidR="006F0BD5" w:rsidRDefault="006F0BD5" w:rsidP="006F0BD5">
      <w:pPr>
        <w:pStyle w:val="Prrafodelista"/>
        <w:numPr>
          <w:ilvl w:val="0"/>
          <w:numId w:val="3"/>
        </w:numPr>
      </w:pPr>
      <w:r>
        <w:t xml:space="preserve">Secondary forests can hold relatively large amounts of AGB (150 </w:t>
      </w:r>
      <w:r w:rsidR="00F40B08">
        <w:t>Mg ha</w:t>
      </w:r>
      <w:r w:rsidR="00F40B08" w:rsidRPr="00560246">
        <w:rPr>
          <w:vertAlign w:val="superscript"/>
        </w:rPr>
        <w:t>-1</w:t>
      </w:r>
      <w:r w:rsidR="00F40B08">
        <w:rPr>
          <w:vertAlign w:val="superscript"/>
        </w:rPr>
        <w:t xml:space="preserve"> </w:t>
      </w:r>
      <w:r w:rsidR="00F40B08">
        <w:t>on a</w:t>
      </w:r>
      <w:r>
        <w:t>verage) but the ones storing more AGB are mature forests.</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a different way as landscape composition changes. -- </w:t>
      </w:r>
      <w:r>
        <w:t xml:space="preserve">forest disturbance by land use probably has different effects on these two ecosystem services. </w:t>
      </w:r>
    </w:p>
    <w:p w14:paraId="177C5545" w14:textId="422D2840" w:rsidR="00F40B08" w:rsidRDefault="00F40B08" w:rsidP="00F40B08">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596E059A" w14:textId="6F3BE332" w:rsidR="00B228A3" w:rsidRDefault="00B228A3" w:rsidP="00F40B08">
      <w:pPr>
        <w:pStyle w:val="Prrafodelista"/>
        <w:numPr>
          <w:ilvl w:val="0"/>
          <w:numId w:val="3"/>
        </w:numPr>
      </w:pPr>
      <w:r>
        <w:t>Structural attributes fall within ranges reported for other TMCF in Mexico, and the world?</w:t>
      </w:r>
    </w:p>
    <w:p w14:paraId="6787DA17" w14:textId="1C005CDE" w:rsidR="00B228A3" w:rsidRDefault="00B228A3" w:rsidP="00F40B08">
      <w:pPr>
        <w:pStyle w:val="Prrafodelista"/>
        <w:numPr>
          <w:ilvl w:val="0"/>
          <w:numId w:val="3"/>
        </w:numPr>
      </w:pPr>
      <w:r>
        <w:t>AGB values found in this region are underestimated in global maps of AGB</w:t>
      </w:r>
    </w:p>
    <w:p w14:paraId="2DB976E0" w14:textId="142CE35F" w:rsidR="00ED1DD9" w:rsidRDefault="00ED1DD9" w:rsidP="00ED1DD9">
      <w:pPr>
        <w:pStyle w:val="Prrafodelista"/>
        <w:numPr>
          <w:ilvl w:val="0"/>
          <w:numId w:val="3"/>
        </w:numPr>
      </w:pPr>
      <w:r>
        <w:t xml:space="preserve">. 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77777777" w:rsidR="00B228A3" w:rsidRDefault="00B228A3" w:rsidP="00F40B08">
      <w:pPr>
        <w:pStyle w:val="Prrafodelista"/>
        <w:numPr>
          <w:ilvl w:val="0"/>
          <w:numId w:val="3"/>
        </w:numPr>
      </w:pPr>
    </w:p>
    <w:p w14:paraId="616F07F6" w14:textId="77777777" w:rsidR="00CC2AF6" w:rsidRPr="00CC2AF6" w:rsidRDefault="00CC2AF6">
      <w:pPr>
        <w:rPr>
          <w:b/>
          <w:bCs/>
        </w:rPr>
      </w:pPr>
      <w:r w:rsidRPr="00CC2AF6">
        <w:rPr>
          <w:b/>
          <w:bCs/>
        </w:rPr>
        <w:t>Conclusions</w:t>
      </w:r>
    </w:p>
    <w:p w14:paraId="1FEEF045" w14:textId="30182EE7" w:rsidR="00CC2AF6" w:rsidRDefault="00CC2AF6">
      <w:pPr>
        <w:rPr>
          <w:b/>
          <w:bCs/>
        </w:rPr>
      </w:pPr>
      <w:r w:rsidRPr="00CC2AF6">
        <w:rPr>
          <w:b/>
          <w:bCs/>
        </w:rPr>
        <w:t>Tables</w:t>
      </w:r>
    </w:p>
    <w:p w14:paraId="774A9F59" w14:textId="0CCDEFB7" w:rsidR="00FD0D17" w:rsidRDefault="00E72CF0" w:rsidP="00FD0D17">
      <w:r w:rsidRPr="009847A8">
        <w:t xml:space="preserve">Table </w:t>
      </w:r>
      <w:r w:rsidR="00AD2B7D">
        <w:t>1</w:t>
      </w:r>
      <w:r w:rsidRPr="009847A8">
        <w:t>.</w:t>
      </w:r>
      <w:r>
        <w:t xml:space="preserve"> </w:t>
      </w:r>
      <w:r w:rsidR="003A3660">
        <w:t>Summary statistics of s</w:t>
      </w:r>
      <w:r>
        <w:t xml:space="preserve">tructural attributes, tree </w:t>
      </w:r>
      <w:r w:rsidR="003A3660">
        <w:t>aboveground biomass</w:t>
      </w:r>
      <w:r w:rsidR="00F05305">
        <w:t xml:space="preserve">, </w:t>
      </w:r>
      <w:r>
        <w:t xml:space="preserve">and </w:t>
      </w:r>
      <w:r w:rsidR="00F05305">
        <w:t xml:space="preserve">tree </w:t>
      </w:r>
      <w:r>
        <w:t>diversity</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14:paraId="43E832D2"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04CFFE7D" w14:textId="77777777" w:rsidR="00FD0D17" w:rsidRDefault="00FD0D17">
            <w:pPr>
              <w:rPr>
                <w:b/>
                <w:bCs/>
              </w:rPr>
            </w:pPr>
            <w:r>
              <w:rPr>
                <w:b/>
                <w:bCs/>
              </w:rPr>
              <w:t>Variable</w:t>
            </w:r>
          </w:p>
        </w:tc>
        <w:tc>
          <w:tcPr>
            <w:tcW w:w="1559" w:type="dxa"/>
            <w:tcBorders>
              <w:top w:val="single" w:sz="4" w:space="0" w:color="auto"/>
              <w:left w:val="single" w:sz="4" w:space="0" w:color="auto"/>
              <w:bottom w:val="single" w:sz="4" w:space="0" w:color="auto"/>
              <w:right w:val="single" w:sz="4" w:space="0" w:color="auto"/>
            </w:tcBorders>
            <w:hideMark/>
          </w:tcPr>
          <w:p w14:paraId="3A62BD47" w14:textId="77777777" w:rsidR="00FD0D17" w:rsidRDefault="00FD0D17">
            <w:pPr>
              <w:rPr>
                <w:b/>
                <w:bCs/>
              </w:rPr>
            </w:pPr>
            <w:r>
              <w:rPr>
                <w:b/>
                <w:bCs/>
              </w:rPr>
              <w:t xml:space="preserve">Min </w:t>
            </w:r>
            <w:r>
              <w:rPr>
                <w:rFonts w:ascii="French Script MT" w:hAnsi="French Script MT"/>
                <w:b/>
                <w:bCs/>
              </w:rPr>
              <w:t>±</w:t>
            </w:r>
            <w:r>
              <w:rPr>
                <w:b/>
                <w:bCs/>
              </w:rPr>
              <w:t xml:space="preserve"> S.E.</w:t>
            </w:r>
          </w:p>
        </w:tc>
        <w:tc>
          <w:tcPr>
            <w:tcW w:w="1843" w:type="dxa"/>
            <w:tcBorders>
              <w:top w:val="single" w:sz="4" w:space="0" w:color="auto"/>
              <w:left w:val="single" w:sz="4" w:space="0" w:color="auto"/>
              <w:bottom w:val="single" w:sz="4" w:space="0" w:color="auto"/>
              <w:right w:val="single" w:sz="4" w:space="0" w:color="auto"/>
            </w:tcBorders>
            <w:hideMark/>
          </w:tcPr>
          <w:p w14:paraId="79042BA6" w14:textId="77777777" w:rsidR="00FD0D17" w:rsidRDefault="00FD0D17">
            <w:pPr>
              <w:rPr>
                <w:b/>
                <w:bCs/>
              </w:rPr>
            </w:pPr>
            <w:r>
              <w:rPr>
                <w:b/>
                <w:bCs/>
              </w:rPr>
              <w:t xml:space="preserve">Max </w:t>
            </w:r>
            <w:r>
              <w:rPr>
                <w:rFonts w:ascii="French Script MT" w:hAnsi="French Script MT"/>
                <w:b/>
                <w:bCs/>
              </w:rPr>
              <w:t>±</w:t>
            </w:r>
            <w:r>
              <w:rPr>
                <w:b/>
                <w:bCs/>
              </w:rPr>
              <w:t xml:space="preserve"> S.E.</w:t>
            </w:r>
          </w:p>
        </w:tc>
        <w:tc>
          <w:tcPr>
            <w:tcW w:w="1701" w:type="dxa"/>
            <w:tcBorders>
              <w:top w:val="single" w:sz="4" w:space="0" w:color="auto"/>
              <w:left w:val="single" w:sz="4" w:space="0" w:color="auto"/>
              <w:bottom w:val="single" w:sz="4" w:space="0" w:color="auto"/>
              <w:right w:val="single" w:sz="4" w:space="0" w:color="auto"/>
            </w:tcBorders>
            <w:hideMark/>
          </w:tcPr>
          <w:p w14:paraId="300B7DDC" w14:textId="77777777" w:rsidR="00FD0D17" w:rsidRDefault="00FD0D17">
            <w:pPr>
              <w:rPr>
                <w:rFonts w:cstheme="minorHAnsi"/>
                <w:b/>
                <w:bCs/>
              </w:rPr>
            </w:pPr>
            <w:r>
              <w:rPr>
                <w:b/>
                <w:bCs/>
              </w:rPr>
              <w:t xml:space="preserve">Mean </w:t>
            </w:r>
            <w:r>
              <w:rPr>
                <w:rFonts w:ascii="French Script MT" w:hAnsi="French Script MT"/>
                <w:b/>
                <w:bCs/>
              </w:rPr>
              <w:t xml:space="preserve">± </w:t>
            </w:r>
            <w:r>
              <w:rPr>
                <w:rFonts w:cstheme="minorHAnsi"/>
                <w:b/>
                <w:bCs/>
              </w:rPr>
              <w:t>S.D.</w:t>
            </w:r>
          </w:p>
        </w:tc>
      </w:tr>
      <w:tr w:rsidR="00FD0D17" w14:paraId="3FB3DB7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35AF71B0" w:rsidR="00FD0D17" w:rsidRDefault="00FD0D17">
            <w:r>
              <w:t xml:space="preserve">81.25 </w:t>
            </w:r>
            <w:r>
              <w:rPr>
                <w:rFonts w:ascii="French Script MT" w:hAnsi="French Script MT"/>
              </w:rPr>
              <w:t xml:space="preserve">± </w:t>
            </w:r>
            <w:r>
              <w:t xml:space="preserve">15.72  </w:t>
            </w:r>
          </w:p>
        </w:tc>
        <w:tc>
          <w:tcPr>
            <w:tcW w:w="1843" w:type="dxa"/>
            <w:tcBorders>
              <w:top w:val="single" w:sz="4" w:space="0" w:color="auto"/>
              <w:left w:val="single" w:sz="4" w:space="0" w:color="auto"/>
              <w:bottom w:val="single" w:sz="4" w:space="0" w:color="auto"/>
              <w:right w:val="single" w:sz="4" w:space="0" w:color="auto"/>
            </w:tcBorders>
            <w:hideMark/>
          </w:tcPr>
          <w:p w14:paraId="4CBE83EA" w14:textId="77777777" w:rsidR="00FD0D17" w:rsidRDefault="00FD0D17">
            <w:r>
              <w:t xml:space="preserve">1806.25 </w:t>
            </w:r>
            <w:r>
              <w:rPr>
                <w:rFonts w:ascii="French Script MT" w:hAnsi="French Script MT"/>
              </w:rPr>
              <w:t xml:space="preserve">± </w:t>
            </w:r>
            <w:r>
              <w:t>444.10</w:t>
            </w:r>
          </w:p>
        </w:tc>
        <w:tc>
          <w:tcPr>
            <w:tcW w:w="1701" w:type="dxa"/>
            <w:tcBorders>
              <w:top w:val="single" w:sz="4" w:space="0" w:color="auto"/>
              <w:left w:val="single" w:sz="4" w:space="0" w:color="auto"/>
              <w:bottom w:val="single" w:sz="4" w:space="0" w:color="auto"/>
              <w:right w:val="single" w:sz="4" w:space="0" w:color="auto"/>
            </w:tcBorders>
            <w:hideMark/>
          </w:tcPr>
          <w:p w14:paraId="43D78FC9" w14:textId="111CC1D9" w:rsidR="00FD0D17" w:rsidRDefault="002F6887">
            <w:r>
              <w:t>641.56</w:t>
            </w:r>
            <w:r w:rsidR="00FD0D17">
              <w:t xml:space="preserve"> </w:t>
            </w:r>
            <w:r w:rsidR="00FD0D17">
              <w:rPr>
                <w:rFonts w:ascii="French Script MT" w:hAnsi="French Script MT"/>
              </w:rPr>
              <w:t xml:space="preserve">± </w:t>
            </w:r>
            <w:r w:rsidR="00FD0D17">
              <w:t>35</w:t>
            </w:r>
            <w:r>
              <w:t>5</w:t>
            </w:r>
            <w:r w:rsidR="00FD0D17">
              <w:t>.</w:t>
            </w:r>
            <w:r>
              <w:t>23</w:t>
            </w:r>
          </w:p>
        </w:tc>
      </w:tr>
      <w:tr w:rsidR="00FD0D17" w14:paraId="10BC76F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7B1E9E07" w:rsidR="00FD0D17" w:rsidRPr="002F6887" w:rsidRDefault="002F6887">
            <w:pPr>
              <w:rPr>
                <w:rFonts w:cstheme="minorHAnsi"/>
              </w:rPr>
            </w:pPr>
            <w:r>
              <w:t xml:space="preserve">2.26 </w:t>
            </w:r>
            <w:r w:rsidR="00FD0D17">
              <w:rPr>
                <w:rFonts w:ascii="French Script MT" w:hAnsi="French Script MT"/>
              </w:rPr>
              <w:t xml:space="preserve">± </w:t>
            </w:r>
            <w:r>
              <w:rPr>
                <w:rFonts w:cstheme="minorHAnsi"/>
              </w:rPr>
              <w:t>0.64</w:t>
            </w:r>
          </w:p>
        </w:tc>
        <w:tc>
          <w:tcPr>
            <w:tcW w:w="1843" w:type="dxa"/>
            <w:tcBorders>
              <w:top w:val="single" w:sz="4" w:space="0" w:color="auto"/>
              <w:left w:val="single" w:sz="4" w:space="0" w:color="auto"/>
              <w:bottom w:val="single" w:sz="4" w:space="0" w:color="auto"/>
              <w:right w:val="single" w:sz="4" w:space="0" w:color="auto"/>
            </w:tcBorders>
            <w:hideMark/>
          </w:tcPr>
          <w:p w14:paraId="09001AA5" w14:textId="1AEAC34A" w:rsidR="00FD0D17" w:rsidRDefault="002F6887">
            <w:r>
              <w:rPr>
                <w:rFonts w:cstheme="minorHAnsi"/>
              </w:rPr>
              <w:t xml:space="preserve">51.08 </w:t>
            </w:r>
            <w:r w:rsidR="00FD0D17">
              <w:rPr>
                <w:rFonts w:ascii="French Script MT" w:hAnsi="French Script MT"/>
              </w:rPr>
              <w:t>±</w:t>
            </w:r>
            <w:r>
              <w:rPr>
                <w:rFonts w:ascii="French Script MT" w:hAnsi="French Script MT"/>
              </w:rPr>
              <w:t xml:space="preserve"> </w:t>
            </w:r>
            <w:r>
              <w:rPr>
                <w:rFonts w:cstheme="minorHAnsi"/>
              </w:rPr>
              <w:t>6.57</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40AE33D" w14:textId="07F9F22E" w:rsidR="00FD0D17" w:rsidRDefault="002F6887">
            <w:r>
              <w:t>20.42</w:t>
            </w:r>
            <w:r w:rsidR="00FD0D17">
              <w:t xml:space="preserve"> </w:t>
            </w:r>
            <w:r w:rsidR="00FD0D17">
              <w:rPr>
                <w:rFonts w:ascii="French Script MT" w:hAnsi="French Script MT"/>
              </w:rPr>
              <w:t xml:space="preserve">± </w:t>
            </w:r>
            <w:r>
              <w:t>13.48</w:t>
            </w:r>
          </w:p>
        </w:tc>
      </w:tr>
      <w:tr w:rsidR="00FD0D17" w14:paraId="2223119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r>
              <w:t>Lorey’s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5F36F78C" w:rsidR="00FD0D17" w:rsidRDefault="002F6887">
            <w:r>
              <w:rPr>
                <w:rFonts w:cstheme="minorHAnsi"/>
              </w:rPr>
              <w:t xml:space="preserve">5.92 </w:t>
            </w:r>
            <w:r w:rsidR="00FD0D17">
              <w:rPr>
                <w:rFonts w:ascii="French Script MT" w:hAnsi="French Script MT"/>
              </w:rPr>
              <w:t>±</w:t>
            </w:r>
            <w:r>
              <w:rPr>
                <w:rFonts w:ascii="French Script MT" w:hAnsi="French Script MT"/>
              </w:rPr>
              <w:t xml:space="preserve"> </w:t>
            </w:r>
            <w:r>
              <w:rPr>
                <w:rFonts w:cstheme="minorHAnsi"/>
              </w:rPr>
              <w:t>0.68</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6158F564" w:rsidR="00FD0D17" w:rsidRDefault="002F6887">
            <w:r>
              <w:rPr>
                <w:rFonts w:cstheme="minorHAnsi"/>
              </w:rPr>
              <w:t xml:space="preserve">24.91 </w:t>
            </w:r>
            <w:r w:rsidR="00FD0D17">
              <w:rPr>
                <w:rFonts w:ascii="French Script MT" w:hAnsi="French Script MT"/>
              </w:rPr>
              <w:t>±</w:t>
            </w:r>
            <w:r>
              <w:rPr>
                <w:rFonts w:ascii="French Script MT" w:hAnsi="French Script MT"/>
              </w:rPr>
              <w:t xml:space="preserve"> </w:t>
            </w:r>
            <w:r>
              <w:rPr>
                <w:rFonts w:cstheme="minorHAnsi"/>
              </w:rPr>
              <w:t>1.00</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998B34A" w14:textId="33167855" w:rsidR="00FD0D17" w:rsidRDefault="002F6887">
            <w:r>
              <w:rPr>
                <w:rFonts w:cstheme="minorHAnsi"/>
              </w:rPr>
              <w:t xml:space="preserve">12.46 </w:t>
            </w:r>
            <w:r w:rsidR="00FD0D17">
              <w:rPr>
                <w:rFonts w:ascii="French Script MT" w:hAnsi="French Script MT"/>
              </w:rPr>
              <w:t>±</w:t>
            </w:r>
            <w:r w:rsidR="00FD0D17">
              <w:t xml:space="preserve"> </w:t>
            </w:r>
            <w:r>
              <w:t>4.63</w:t>
            </w:r>
          </w:p>
        </w:tc>
      </w:tr>
      <w:tr w:rsidR="002E09C8" w14:paraId="0A3B2C70" w14:textId="77777777" w:rsidTr="00FD0D17">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B5958C8" w:rsidR="002E09C8" w:rsidRDefault="002E09C8">
            <w:pPr>
              <w:rPr>
                <w:rFonts w:cstheme="minorHAnsi"/>
              </w:rPr>
            </w:pPr>
            <w:r>
              <w:rPr>
                <w:rFonts w:cstheme="minorHAnsi"/>
              </w:rPr>
              <w:t xml:space="preserve">0.32 </w:t>
            </w:r>
            <w:r>
              <w:rPr>
                <w:rFonts w:ascii="French Script MT" w:hAnsi="French Script MT"/>
              </w:rPr>
              <w:t xml:space="preserve">± </w:t>
            </w:r>
            <w:r>
              <w:rPr>
                <w:rFonts w:cstheme="minorHAnsi"/>
              </w:rPr>
              <w:t>0.02</w:t>
            </w:r>
          </w:p>
        </w:tc>
        <w:tc>
          <w:tcPr>
            <w:tcW w:w="1843" w:type="dxa"/>
            <w:tcBorders>
              <w:top w:val="single" w:sz="4" w:space="0" w:color="auto"/>
              <w:left w:val="single" w:sz="4" w:space="0" w:color="auto"/>
              <w:bottom w:val="single" w:sz="4" w:space="0" w:color="auto"/>
              <w:right w:val="single" w:sz="4" w:space="0" w:color="auto"/>
            </w:tcBorders>
          </w:tcPr>
          <w:p w14:paraId="4457B62C" w14:textId="5832D08E" w:rsidR="002E09C8" w:rsidRDefault="002E09C8">
            <w:pPr>
              <w:rPr>
                <w:rFonts w:cstheme="minorHAnsi"/>
              </w:rPr>
            </w:pPr>
            <w:r>
              <w:rPr>
                <w:rFonts w:cstheme="minorHAnsi"/>
              </w:rPr>
              <w:t xml:space="preserve">0.76 </w:t>
            </w:r>
            <w:r>
              <w:rPr>
                <w:rFonts w:ascii="French Script MT" w:hAnsi="French Script MT"/>
              </w:rPr>
              <w:t xml:space="preserve">± </w:t>
            </w:r>
            <w:r>
              <w:rPr>
                <w:rFonts w:cstheme="minorHAnsi"/>
              </w:rPr>
              <w:t>0.01</w:t>
            </w:r>
          </w:p>
        </w:tc>
        <w:tc>
          <w:tcPr>
            <w:tcW w:w="1701" w:type="dxa"/>
            <w:tcBorders>
              <w:top w:val="single" w:sz="4" w:space="0" w:color="auto"/>
              <w:left w:val="single" w:sz="4" w:space="0" w:color="auto"/>
              <w:bottom w:val="single" w:sz="4" w:space="0" w:color="auto"/>
              <w:right w:val="single" w:sz="4" w:space="0" w:color="auto"/>
            </w:tcBorders>
          </w:tcPr>
          <w:p w14:paraId="73F49D15" w14:textId="5859DC50" w:rsidR="002E09C8" w:rsidRDefault="00A17444">
            <w:pPr>
              <w:rPr>
                <w:rFonts w:cstheme="minorHAnsi"/>
              </w:rPr>
            </w:pPr>
            <w:r>
              <w:rPr>
                <w:rFonts w:cstheme="minorHAnsi"/>
              </w:rPr>
              <w:t xml:space="preserve">0.56 </w:t>
            </w:r>
            <w:r>
              <w:rPr>
                <w:rFonts w:ascii="French Script MT" w:hAnsi="French Script MT"/>
              </w:rPr>
              <w:t xml:space="preserve">± </w:t>
            </w:r>
            <w:r>
              <w:rPr>
                <w:rFonts w:cstheme="minorHAnsi"/>
              </w:rPr>
              <w:t>0.14</w:t>
            </w:r>
          </w:p>
        </w:tc>
      </w:tr>
      <w:tr w:rsidR="00FD0D17" w14:paraId="10355D80"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3B26F181" w:rsidR="00FD0D17" w:rsidRPr="001C6E1B" w:rsidRDefault="001C6E1B">
            <w:pPr>
              <w:rPr>
                <w:rFonts w:cstheme="minorHAnsi"/>
              </w:rPr>
            </w:pPr>
            <w:r w:rsidRPr="001C6E1B">
              <w:rPr>
                <w:rFonts w:cstheme="minorHAnsi"/>
              </w:rPr>
              <w:t xml:space="preserve">8.26 </w:t>
            </w:r>
            <w:r>
              <w:rPr>
                <w:rFonts w:ascii="French Script MT" w:hAnsi="French Script MT"/>
              </w:rPr>
              <w:t>±</w:t>
            </w:r>
            <w:r w:rsidRPr="001C6E1B">
              <w:rPr>
                <w:rFonts w:cstheme="minorHAnsi"/>
              </w:rPr>
              <w:t xml:space="preserve"> 1.02 </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48A8C640" w:rsidR="00FD0D17" w:rsidRDefault="001C6E1B">
            <w:r w:rsidRPr="001C6E1B">
              <w:rPr>
                <w:rFonts w:cstheme="minorHAnsi"/>
              </w:rPr>
              <w:t xml:space="preserve">414.52 </w:t>
            </w:r>
            <w:r w:rsidR="00FD0D17">
              <w:rPr>
                <w:rFonts w:ascii="French Script MT" w:hAnsi="French Script MT"/>
              </w:rPr>
              <w:t>±</w:t>
            </w:r>
            <w:r w:rsidR="00FD0D17">
              <w:t xml:space="preserve"> </w:t>
            </w:r>
            <w:r>
              <w:t>19.29</w:t>
            </w:r>
          </w:p>
        </w:tc>
        <w:tc>
          <w:tcPr>
            <w:tcW w:w="1701" w:type="dxa"/>
            <w:tcBorders>
              <w:top w:val="single" w:sz="4" w:space="0" w:color="auto"/>
              <w:left w:val="single" w:sz="4" w:space="0" w:color="auto"/>
              <w:bottom w:val="single" w:sz="4" w:space="0" w:color="auto"/>
              <w:right w:val="single" w:sz="4" w:space="0" w:color="auto"/>
            </w:tcBorders>
            <w:hideMark/>
          </w:tcPr>
          <w:p w14:paraId="2AEE3A0A" w14:textId="26410997" w:rsidR="00FD0D17" w:rsidRDefault="001C6E1B">
            <w:r w:rsidRPr="001C6E1B">
              <w:rPr>
                <w:rFonts w:cstheme="minorHAnsi"/>
              </w:rPr>
              <w:t xml:space="preserve">137.49 </w:t>
            </w:r>
            <w:r w:rsidR="00FD0D17">
              <w:rPr>
                <w:rFonts w:ascii="French Script MT" w:hAnsi="French Script MT"/>
              </w:rPr>
              <w:t>±</w:t>
            </w:r>
            <w:r w:rsidR="00FD0D17">
              <w:t xml:space="preserve"> </w:t>
            </w:r>
            <w:r>
              <w:t>121.29</w:t>
            </w:r>
          </w:p>
        </w:tc>
      </w:tr>
      <w:tr w:rsidR="00FD0D17" w14:paraId="579EC6FE"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A50BABF" w14:textId="296F3BB6" w:rsidR="00FD0D17" w:rsidRDefault="00FD0D17">
            <w:r>
              <w:t>Species richness</w:t>
            </w:r>
            <w:r w:rsidR="009176A8">
              <w:t xml:space="preserve"> </w:t>
            </w:r>
          </w:p>
        </w:tc>
        <w:tc>
          <w:tcPr>
            <w:tcW w:w="1559" w:type="dxa"/>
            <w:tcBorders>
              <w:top w:val="single" w:sz="4" w:space="0" w:color="auto"/>
              <w:left w:val="single" w:sz="4" w:space="0" w:color="auto"/>
              <w:bottom w:val="single" w:sz="4" w:space="0" w:color="auto"/>
              <w:right w:val="single" w:sz="4" w:space="0" w:color="auto"/>
            </w:tcBorders>
            <w:hideMark/>
          </w:tcPr>
          <w:p w14:paraId="36191F45" w14:textId="18FBB801" w:rsidR="00FD0D17" w:rsidRDefault="001C6E1B">
            <w:pPr>
              <w:tabs>
                <w:tab w:val="left" w:pos="473"/>
              </w:tabs>
            </w:pPr>
            <w:r>
              <w:t xml:space="preserve">1.75 </w:t>
            </w:r>
            <w:r>
              <w:rPr>
                <w:rFonts w:ascii="French Script MT" w:hAnsi="French Script MT"/>
              </w:rPr>
              <w:t xml:space="preserve">± </w:t>
            </w:r>
            <w:r>
              <w:t>0.25</w:t>
            </w:r>
          </w:p>
        </w:tc>
        <w:tc>
          <w:tcPr>
            <w:tcW w:w="1843" w:type="dxa"/>
            <w:tcBorders>
              <w:top w:val="single" w:sz="4" w:space="0" w:color="auto"/>
              <w:left w:val="single" w:sz="4" w:space="0" w:color="auto"/>
              <w:bottom w:val="single" w:sz="4" w:space="0" w:color="auto"/>
              <w:right w:val="single" w:sz="4" w:space="0" w:color="auto"/>
            </w:tcBorders>
            <w:hideMark/>
          </w:tcPr>
          <w:p w14:paraId="7CD16F2E" w14:textId="13A055BF" w:rsidR="00FD0D17" w:rsidRDefault="001C6E1B">
            <w:r>
              <w:t xml:space="preserve">9 </w:t>
            </w:r>
            <w:r>
              <w:rPr>
                <w:rFonts w:ascii="French Script MT" w:hAnsi="French Script MT"/>
              </w:rPr>
              <w:t xml:space="preserve">± </w:t>
            </w:r>
            <w:r>
              <w:t>1</w:t>
            </w:r>
          </w:p>
        </w:tc>
        <w:tc>
          <w:tcPr>
            <w:tcW w:w="1701" w:type="dxa"/>
            <w:tcBorders>
              <w:top w:val="single" w:sz="4" w:space="0" w:color="auto"/>
              <w:left w:val="single" w:sz="4" w:space="0" w:color="auto"/>
              <w:bottom w:val="single" w:sz="4" w:space="0" w:color="auto"/>
              <w:right w:val="single" w:sz="4" w:space="0" w:color="auto"/>
            </w:tcBorders>
            <w:hideMark/>
          </w:tcPr>
          <w:p w14:paraId="09A3451B" w14:textId="69A71CC6" w:rsidR="00FD0D17" w:rsidRDefault="001C6E1B">
            <w:r>
              <w:t xml:space="preserve">4.4 </w:t>
            </w:r>
            <w:r>
              <w:rPr>
                <w:rFonts w:ascii="French Script MT" w:hAnsi="French Script MT"/>
              </w:rPr>
              <w:t>±</w:t>
            </w:r>
            <w:r w:rsidRPr="001C6E1B">
              <w:rPr>
                <w:rFonts w:cstheme="minorHAnsi"/>
              </w:rPr>
              <w:t xml:space="preserve"> 1.63</w:t>
            </w:r>
          </w:p>
        </w:tc>
      </w:tr>
      <w:tr w:rsidR="00FD0D17" w14:paraId="67A5087C"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F85E57E" w14:textId="4290007B" w:rsidR="00FD0D17" w:rsidRDefault="00FD0D17">
            <w:r>
              <w:t xml:space="preserve">Shannon diversity index </w:t>
            </w:r>
          </w:p>
        </w:tc>
        <w:tc>
          <w:tcPr>
            <w:tcW w:w="1559" w:type="dxa"/>
            <w:tcBorders>
              <w:top w:val="single" w:sz="4" w:space="0" w:color="auto"/>
              <w:left w:val="single" w:sz="4" w:space="0" w:color="auto"/>
              <w:bottom w:val="single" w:sz="4" w:space="0" w:color="auto"/>
              <w:right w:val="single" w:sz="4" w:space="0" w:color="auto"/>
            </w:tcBorders>
            <w:hideMark/>
          </w:tcPr>
          <w:p w14:paraId="7EC1F6F3" w14:textId="630FAC8C" w:rsidR="00FD0D17" w:rsidRDefault="001C6E1B">
            <w:r w:rsidRPr="001C6E1B">
              <w:rPr>
                <w:rFonts w:cstheme="minorHAnsi"/>
              </w:rPr>
              <w:t>0.33</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1</w:t>
            </w:r>
          </w:p>
        </w:tc>
        <w:tc>
          <w:tcPr>
            <w:tcW w:w="1843" w:type="dxa"/>
            <w:tcBorders>
              <w:top w:val="single" w:sz="4" w:space="0" w:color="auto"/>
              <w:left w:val="single" w:sz="4" w:space="0" w:color="auto"/>
              <w:bottom w:val="single" w:sz="4" w:space="0" w:color="auto"/>
              <w:right w:val="single" w:sz="4" w:space="0" w:color="auto"/>
            </w:tcBorders>
            <w:hideMark/>
          </w:tcPr>
          <w:p w14:paraId="722BC2EF" w14:textId="756503B2" w:rsidR="00FD0D17" w:rsidRDefault="001C6E1B">
            <w:r w:rsidRPr="001C6E1B">
              <w:rPr>
                <w:rFonts w:cstheme="minorHAnsi"/>
              </w:rPr>
              <w:t>1.75</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5</w:t>
            </w:r>
          </w:p>
        </w:tc>
        <w:tc>
          <w:tcPr>
            <w:tcW w:w="1701" w:type="dxa"/>
            <w:tcBorders>
              <w:top w:val="single" w:sz="4" w:space="0" w:color="auto"/>
              <w:left w:val="single" w:sz="4" w:space="0" w:color="auto"/>
              <w:bottom w:val="single" w:sz="4" w:space="0" w:color="auto"/>
              <w:right w:val="single" w:sz="4" w:space="0" w:color="auto"/>
            </w:tcBorders>
            <w:hideMark/>
          </w:tcPr>
          <w:p w14:paraId="13E23201" w14:textId="2BE8A352" w:rsidR="00FD0D17" w:rsidRDefault="001C6E1B">
            <w:r>
              <w:t xml:space="preserve">1.06 </w:t>
            </w:r>
            <w:r>
              <w:rPr>
                <w:rFonts w:ascii="French Script MT" w:hAnsi="French Script MT"/>
              </w:rPr>
              <w:t xml:space="preserve">± </w:t>
            </w:r>
            <w:r>
              <w:t>0.36</w:t>
            </w:r>
          </w:p>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r>
              <w:t>Lorey’s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5F804A21" w:rsidR="00C3754D" w:rsidRPr="000D1E55" w:rsidRDefault="00373FF5" w:rsidP="00C3754D">
            <w:r>
              <w:rPr>
                <w:rFonts w:cstheme="minorHAnsi"/>
              </w:rPr>
              <w:t>◦</w:t>
            </w:r>
          </w:p>
        </w:tc>
        <w:tc>
          <w:tcPr>
            <w:tcW w:w="1039" w:type="dxa"/>
          </w:tcPr>
          <w:p w14:paraId="75576C4A" w14:textId="25BD6E72" w:rsidR="00C3754D" w:rsidRPr="000D1E55" w:rsidRDefault="00373FF5" w:rsidP="00C3754D">
            <w:r>
              <w:t>0.19</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001E0D4A" w:rsidR="00C3754D" w:rsidRPr="000D1E55" w:rsidRDefault="00373FF5" w:rsidP="00C3754D">
            <w:r>
              <w:rPr>
                <w:rFonts w:cstheme="minorHAnsi"/>
              </w:rPr>
              <w:t>◦</w:t>
            </w:r>
          </w:p>
        </w:tc>
        <w:tc>
          <w:tcPr>
            <w:tcW w:w="1039" w:type="dxa"/>
          </w:tcPr>
          <w:p w14:paraId="639326D7" w14:textId="6FA796BB" w:rsidR="00C3754D" w:rsidRPr="000D1E55" w:rsidRDefault="00373FF5" w:rsidP="00C3754D">
            <w:r>
              <w:rPr>
                <w:rFonts w:cstheme="minorHAnsi"/>
              </w:rP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200E35FD" w:rsidR="00C3754D" w:rsidRPr="000D1E55" w:rsidRDefault="00373FF5" w:rsidP="00C3754D">
            <w:r>
              <w:t>0.24</w:t>
            </w:r>
          </w:p>
        </w:tc>
        <w:tc>
          <w:tcPr>
            <w:tcW w:w="1039" w:type="dxa"/>
          </w:tcPr>
          <w:p w14:paraId="21F955F4" w14:textId="6B326223" w:rsidR="00C3754D" w:rsidRPr="000D1E55" w:rsidRDefault="00373FF5" w:rsidP="00C3754D">
            <w:r>
              <w:t>0.24</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312CC0A7" w:rsidR="00C3754D" w:rsidRPr="000D1E55" w:rsidRDefault="00373FF5" w:rsidP="00C3754D">
            <w:r>
              <w:t>0.48</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2C41895" w:rsidR="000D1E55" w:rsidRPr="000D1E55" w:rsidRDefault="000D1E55" w:rsidP="00C3754D">
            <w:r w:rsidRPr="000D1E55">
              <w:t>0.7294</w:t>
            </w:r>
          </w:p>
        </w:tc>
        <w:tc>
          <w:tcPr>
            <w:tcW w:w="1037" w:type="dxa"/>
          </w:tcPr>
          <w:p w14:paraId="42C53F31" w14:textId="23939540" w:rsidR="000D1E55" w:rsidRPr="000D1E55" w:rsidRDefault="000D1E55" w:rsidP="00C3754D">
            <w:r w:rsidRPr="000D1E55">
              <w:t>0.7691</w:t>
            </w:r>
          </w:p>
        </w:tc>
        <w:tc>
          <w:tcPr>
            <w:tcW w:w="1037" w:type="dxa"/>
          </w:tcPr>
          <w:p w14:paraId="24160043" w14:textId="0A63B1AA" w:rsidR="000D1E55" w:rsidRPr="000D1E55" w:rsidRDefault="000D1E55" w:rsidP="00C3754D">
            <w:r w:rsidRPr="000D1E55">
              <w:t>0.8117</w:t>
            </w:r>
          </w:p>
        </w:tc>
        <w:tc>
          <w:tcPr>
            <w:tcW w:w="1039" w:type="dxa"/>
          </w:tcPr>
          <w:p w14:paraId="7B14CC6C" w14:textId="7C44611E" w:rsidR="000D1E55" w:rsidRPr="000D1E55" w:rsidRDefault="000D1E55" w:rsidP="00C3754D">
            <w:r w:rsidRPr="000D1E55">
              <w:t>0.8167</w:t>
            </w:r>
          </w:p>
        </w:tc>
        <w:tc>
          <w:tcPr>
            <w:tcW w:w="1039" w:type="dxa"/>
          </w:tcPr>
          <w:p w14:paraId="67F35361" w14:textId="0E09999B" w:rsidR="000D1E55" w:rsidRPr="000D1E55" w:rsidRDefault="000D1E55" w:rsidP="00C3754D">
            <w:r w:rsidRPr="000D1E55">
              <w:t>0.8217</w:t>
            </w:r>
          </w:p>
        </w:tc>
        <w:tc>
          <w:tcPr>
            <w:tcW w:w="1039" w:type="dxa"/>
          </w:tcPr>
          <w:p w14:paraId="7CD28BB9" w14:textId="4EC544A0" w:rsidR="000D1E55" w:rsidRPr="000D1E55" w:rsidRDefault="000D1E55" w:rsidP="00C3754D">
            <w:pPr>
              <w:rPr>
                <w:b/>
                <w:bCs/>
              </w:rPr>
            </w:pPr>
            <w:r w:rsidRPr="000D1E55">
              <w:rPr>
                <w:b/>
                <w:bCs/>
              </w:rPr>
              <w:t>0.8237</w:t>
            </w:r>
          </w:p>
        </w:tc>
        <w:tc>
          <w:tcPr>
            <w:tcW w:w="1039" w:type="dxa"/>
          </w:tcPr>
          <w:p w14:paraId="34473018" w14:textId="682A8271" w:rsidR="000D1E55" w:rsidRPr="000D1E55" w:rsidRDefault="000D1E55" w:rsidP="00C3754D">
            <w:r w:rsidRPr="000D1E55">
              <w:t>0.8210</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4D9DC734" w:rsidR="000D1E55" w:rsidRPr="000D1E55" w:rsidRDefault="000D1E55" w:rsidP="00C3754D">
            <w:r w:rsidRPr="000D1E55">
              <w:t>21.4582</w:t>
            </w:r>
          </w:p>
        </w:tc>
        <w:tc>
          <w:tcPr>
            <w:tcW w:w="1037" w:type="dxa"/>
          </w:tcPr>
          <w:p w14:paraId="3B3462F4" w14:textId="005ADB81" w:rsidR="000D1E55" w:rsidRPr="000D1E55" w:rsidRDefault="000D1E55" w:rsidP="00C3754D">
            <w:r w:rsidRPr="000D1E55">
              <w:t>13.7513</w:t>
            </w:r>
          </w:p>
        </w:tc>
        <w:tc>
          <w:tcPr>
            <w:tcW w:w="1037" w:type="dxa"/>
          </w:tcPr>
          <w:p w14:paraId="63C504A1" w14:textId="6999E17E" w:rsidR="000D1E55" w:rsidRPr="000D1E55" w:rsidRDefault="000D1E55" w:rsidP="00C3754D">
            <w:r w:rsidRPr="000D1E55">
              <w:t>5.8754</w:t>
            </w:r>
          </w:p>
        </w:tc>
        <w:tc>
          <w:tcPr>
            <w:tcW w:w="1039" w:type="dxa"/>
          </w:tcPr>
          <w:p w14:paraId="184F7419" w14:textId="36F334B1" w:rsidR="000D1E55" w:rsidRPr="000D1E55" w:rsidRDefault="000D1E55" w:rsidP="00C3754D">
            <w:pPr>
              <w:rPr>
                <w:b/>
                <w:bCs/>
              </w:rPr>
            </w:pPr>
            <w:r w:rsidRPr="000D1E55">
              <w:rPr>
                <w:b/>
                <w:bCs/>
              </w:rPr>
              <w:t>5.8568</w:t>
            </w:r>
          </w:p>
        </w:tc>
        <w:tc>
          <w:tcPr>
            <w:tcW w:w="1039" w:type="dxa"/>
          </w:tcPr>
          <w:p w14:paraId="3B25B43B" w14:textId="08DD9DBD" w:rsidR="000D1E55" w:rsidRPr="000D1E55" w:rsidRDefault="000D1E55" w:rsidP="00C3754D">
            <w:r w:rsidRPr="000D1E55">
              <w:t>5.8764</w:t>
            </w:r>
          </w:p>
        </w:tc>
        <w:tc>
          <w:tcPr>
            <w:tcW w:w="1039" w:type="dxa"/>
          </w:tcPr>
          <w:p w14:paraId="30800A69" w14:textId="62F8206E" w:rsidR="000D1E55" w:rsidRPr="000D1E55" w:rsidRDefault="000D1E55" w:rsidP="00C3754D">
            <w:r w:rsidRPr="000D1E55">
              <w:t>6.5081</w:t>
            </w:r>
          </w:p>
        </w:tc>
        <w:tc>
          <w:tcPr>
            <w:tcW w:w="1039" w:type="dxa"/>
          </w:tcPr>
          <w:p w14:paraId="3B1C22DB" w14:textId="1610B790" w:rsidR="000D1E55" w:rsidRPr="000D1E55" w:rsidRDefault="000D1E55" w:rsidP="00C3754D">
            <w:r w:rsidRPr="000D1E55">
              <w:t>8.0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0DC61506" w:rsidR="000D1E55" w:rsidRPr="000D1E55" w:rsidRDefault="000D1E55" w:rsidP="00C3754D">
            <w:r w:rsidRPr="000D1E55">
              <w:t>-45.9589</w:t>
            </w:r>
          </w:p>
        </w:tc>
        <w:tc>
          <w:tcPr>
            <w:tcW w:w="1037" w:type="dxa"/>
          </w:tcPr>
          <w:p w14:paraId="06A0C83B" w14:textId="09DE9979" w:rsidR="000D1E55" w:rsidRPr="000D1E55" w:rsidRDefault="000D1E55" w:rsidP="00C3754D">
            <w:r w:rsidRPr="000D1E55">
              <w:t>-49.6720</w:t>
            </w:r>
          </w:p>
        </w:tc>
        <w:tc>
          <w:tcPr>
            <w:tcW w:w="1037" w:type="dxa"/>
          </w:tcPr>
          <w:p w14:paraId="612E414B" w14:textId="539EC1D9" w:rsidR="000D1E55" w:rsidRPr="000D1E55" w:rsidRDefault="000D1E55" w:rsidP="00C3754D">
            <w:pPr>
              <w:rPr>
                <w:b/>
                <w:bCs/>
              </w:rPr>
            </w:pPr>
            <w:r w:rsidRPr="000D1E55">
              <w:rPr>
                <w:b/>
                <w:bCs/>
              </w:rPr>
              <w:t>-55.2514</w:t>
            </w:r>
          </w:p>
        </w:tc>
        <w:tc>
          <w:tcPr>
            <w:tcW w:w="1039" w:type="dxa"/>
          </w:tcPr>
          <w:p w14:paraId="468BCD7C" w14:textId="22D369EF" w:rsidR="000D1E55" w:rsidRPr="000D1E55" w:rsidRDefault="000D1E55" w:rsidP="00C3754D">
            <w:r w:rsidRPr="000D1E55">
              <w:t>-53.7532</w:t>
            </w:r>
          </w:p>
        </w:tc>
        <w:tc>
          <w:tcPr>
            <w:tcW w:w="1039" w:type="dxa"/>
          </w:tcPr>
          <w:p w14:paraId="7C56F5D2" w14:textId="2192A960" w:rsidR="000D1E55" w:rsidRPr="000D1E55" w:rsidRDefault="000D1E55" w:rsidP="00C3754D">
            <w:r w:rsidRPr="000D1E55">
              <w:t>-52.3369</w:t>
            </w:r>
          </w:p>
        </w:tc>
        <w:tc>
          <w:tcPr>
            <w:tcW w:w="1039" w:type="dxa"/>
          </w:tcPr>
          <w:p w14:paraId="2F216915" w14:textId="4874438C" w:rsidR="000D1E55" w:rsidRPr="000D1E55" w:rsidRDefault="000D1E55" w:rsidP="00C3754D">
            <w:r w:rsidRPr="000D1E55">
              <w:t>-50.2971</w:t>
            </w:r>
          </w:p>
        </w:tc>
        <w:tc>
          <w:tcPr>
            <w:tcW w:w="1039" w:type="dxa"/>
          </w:tcPr>
          <w:p w14:paraId="2FC924C5" w14:textId="6F5A6D5C" w:rsidR="000D1E55" w:rsidRPr="000D1E55" w:rsidRDefault="000D1E55" w:rsidP="00C3754D">
            <w:r w:rsidRPr="000D1E55">
              <w:t>-47.2385</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b= 5.406; F= 57.07; df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their structural attributes (stem density, basal area, and Lorey’s height) measured in the field</w:t>
            </w:r>
            <w:r w:rsidR="004664C4">
              <w:t>. C</w:t>
            </w:r>
            <w:r w:rsidR="00AE3C93">
              <w:t>omparison</w:t>
            </w:r>
            <w:r w:rsidR="004664C4">
              <w:t xml:space="preserve"> </w:t>
            </w:r>
            <w:r w:rsidR="00AE3C93">
              <w:t xml:space="preserve">of b) stem density, c) Lorey’s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77777777" w:rsidR="00C45B5D" w:rsidRDefault="00C45B5D"/>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41A82F7B" w:rsidR="0058516A" w:rsidRDefault="0058516A" w:rsidP="006A5ED5">
            <w:r>
              <w:t>Figure 3.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68AAF3E6" w:rsidR="0058516A" w:rsidRDefault="0058516A"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7E771225" w:rsidR="0058516A" w:rsidRDefault="008546B6" w:rsidP="000A5956">
            <w:pPr>
              <w:jc w:val="center"/>
            </w:pPr>
            <w:r>
              <w:rPr>
                <w:noProof/>
              </w:rPr>
              <w:drawing>
                <wp:inline distT="0" distB="0" distL="0" distR="0" wp14:anchorId="3900218F" wp14:editId="0BD4215F">
                  <wp:extent cx="5612130" cy="2992755"/>
                  <wp:effectExtent l="0" t="0" r="7620" b="0"/>
                  <wp:docPr id="14" name="Imagen 1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dispersión&#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6379937C" w:rsidR="0058516A" w:rsidRDefault="0058516A">
            <w:r>
              <w:t xml:space="preserve">Figure 4. </w:t>
            </w:r>
            <w:r w:rsidR="007075A0">
              <w:t xml:space="preserve">Relationship </w:t>
            </w:r>
            <w:r w:rsidR="008A0E0D">
              <w:t>of</w:t>
            </w:r>
            <w:r w:rsidR="007075A0">
              <w:t xml:space="preserve"> </w:t>
            </w:r>
            <w:r w:rsidR="008C23EE">
              <w:t>land-use intensity gradient</w:t>
            </w:r>
            <w:r w:rsidR="007075A0">
              <w:t xml:space="preserve">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 xml:space="preserve">and b) tree diversity (mean </w:t>
            </w:r>
            <w:r w:rsidR="007075A0">
              <w:rPr>
                <w:rFonts w:cstheme="minorHAnsi"/>
              </w:rPr>
              <w:t>±</w:t>
            </w:r>
            <w:r w:rsidR="007075A0">
              <w:t xml:space="preserve"> SE) estimated with Shannon diversity index (H) in TMCF sites (n= 40)</w:t>
            </w:r>
            <w:r w:rsidR="008A0E0D">
              <w:t xml:space="preserve"> overlaid by their linear regression curves (black lines) and locally weighted regression (loess) curves (dashed lines).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gradient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0E641053" w:rsidR="0058516A" w:rsidRDefault="00587623" w:rsidP="000A5956">
            <w:pPr>
              <w:jc w:val="center"/>
            </w:pPr>
            <w:r>
              <w:rPr>
                <w:noProof/>
              </w:rPr>
              <w:drawing>
                <wp:inline distT="0" distB="0" distL="0" distR="0" wp14:anchorId="2FD2EADD" wp14:editId="5B8E90A3">
                  <wp:extent cx="5612130" cy="2806065"/>
                  <wp:effectExtent l="0" t="0" r="7620" b="0"/>
                  <wp:docPr id="15" name="Imagen 1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Gráfico de dispersión&#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6CF90844" w:rsidR="0058516A" w:rsidRDefault="0058516A">
            <w:r>
              <w:t xml:space="preserve">Figure 5.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6AFE32E" w14:textId="4026A34F" w:rsidR="0058516A" w:rsidRDefault="0058516A"/>
    <w:p w14:paraId="2553DBA0"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69D86105" w14:textId="77777777" w:rsidTr="00B979E9">
        <w:tc>
          <w:tcPr>
            <w:tcW w:w="8828" w:type="dxa"/>
          </w:tcPr>
          <w:p w14:paraId="77433F18" w14:textId="3A314491" w:rsidR="0058516A" w:rsidRDefault="00CB22F0" w:rsidP="00AE349C">
            <w:r>
              <w:rPr>
                <w:noProof/>
              </w:rPr>
              <w:drawing>
                <wp:inline distT="0" distB="0" distL="0" distR="0" wp14:anchorId="0F203975" wp14:editId="7C54E1C5">
                  <wp:extent cx="5612130" cy="4864100"/>
                  <wp:effectExtent l="0" t="0" r="7620" b="0"/>
                  <wp:docPr id="16" name="Imagen 1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dispers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612130" cy="4864100"/>
                          </a:xfrm>
                          <a:prstGeom prst="rect">
                            <a:avLst/>
                          </a:prstGeom>
                        </pic:spPr>
                      </pic:pic>
                    </a:graphicData>
                  </a:graphic>
                </wp:inline>
              </w:drawing>
            </w:r>
          </w:p>
        </w:tc>
      </w:tr>
      <w:tr w:rsidR="0058516A" w14:paraId="30A0966D" w14:textId="77777777" w:rsidTr="00B979E9">
        <w:tc>
          <w:tcPr>
            <w:tcW w:w="8828" w:type="dxa"/>
          </w:tcPr>
          <w:p w14:paraId="2D0EECD6" w14:textId="0B863295" w:rsidR="0058516A" w:rsidRDefault="0058516A">
            <w:r>
              <w:t xml:space="preserve">Figure 6. Locally weighted regression (loess) curves (dashed gray lines) showing non-linear relationships between aboveground biomass </w:t>
            </w:r>
            <w:r w:rsidR="00347D64">
              <w:t xml:space="preserve">(AGB) </w:t>
            </w:r>
            <w:r>
              <w:t xml:space="preserve">and tree diversity </w:t>
            </w:r>
            <w:r w:rsidR="00E90D58">
              <w:t xml:space="preserve">in TMCF sites (n= 40, panels a and b) and forest plots (n= 160, panels c and d), </w:t>
            </w:r>
            <w:r>
              <w:t xml:space="preserve">measured with Shannon diversity index (H) </w:t>
            </w:r>
            <w:r w:rsidR="00E90D58">
              <w:t xml:space="preserve">and </w:t>
            </w:r>
            <w:r>
              <w:t>species richness (S)</w:t>
            </w:r>
            <w:r w:rsidR="00E90D58">
              <w:t xml:space="preserve">. Forest </w:t>
            </w:r>
            <w:r>
              <w:t xml:space="preserve">successional stage </w:t>
            </w:r>
            <w:r w:rsidR="00E90D58">
              <w:t xml:space="preserve">is displayed </w:t>
            </w:r>
            <w:r>
              <w:t>as follows: young</w:t>
            </w:r>
            <w:r w:rsidR="00956958">
              <w:t xml:space="preserve"> fallows</w:t>
            </w:r>
            <w:r>
              <w:t xml:space="preserve"> (</w:t>
            </w:r>
            <w:r w:rsidR="00956958">
              <w:t>F</w:t>
            </w:r>
            <w:r>
              <w:t xml:space="preserve">) in orange, young (Y) in purple, and mature (M) forests in green. </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r>
              <w:t>WorldClim</w:t>
            </w:r>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r>
              <w:t>WordClim</w:t>
            </w:r>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r>
              <w:t>Lorey’s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r>
              <w:t>Lorey’s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r>
              <w:t>Plot_id</w:t>
            </w:r>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FI corrected with Taxonomic Name Resolution Service with BIOMASS function correctTaxo</w:t>
            </w:r>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Calculated with BIOMASS function getWoodDensity</w:t>
            </w:r>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0.0754]*[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r>
              <w:t>Avedaño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r>
              <w:rPr>
                <w:i/>
                <w:iCs/>
              </w:rPr>
              <w:t>Alchornea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363]*[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14]*[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Alnus jorullensis</w:t>
            </w:r>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0.0195]*[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r>
              <w:rPr>
                <w:i/>
                <w:iCs/>
              </w:rPr>
              <w:t>Brosimum alicastrum</w:t>
            </w:r>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0.479403]*[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Cecropia obtusifolia</w:t>
            </w:r>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0.000022]*[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64]+[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r>
              <w:t>Schroth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Clethra hartwegii</w:t>
            </w:r>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Clethra mexicana</w:t>
            </w:r>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0.4632]*[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Clethra pringlei</w:t>
            </w:r>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0.067833]*[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Cordia alliodora</w:t>
            </w:r>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755]*[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Cupressus lusitanica</w:t>
            </w:r>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0.5266]*[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r>
              <w:rPr>
                <w:i/>
                <w:iCs/>
              </w:rPr>
              <w:t>Dendropanax arboreus</w:t>
            </w:r>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0.037241]*[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0.4600]+[[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Fraxinus uhdei</w:t>
            </w:r>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362.129]*[[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r>
              <w:rPr>
                <w:i/>
                <w:iCs/>
              </w:rPr>
              <w:t>Heliocarpus appendiculatus</w:t>
            </w:r>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Exp[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363]*[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Juglans olanchana</w:t>
            </w:r>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417]*[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Juniperus flaccida</w:t>
            </w:r>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0.209142]*[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22]*[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0.180272]*[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r>
              <w:rPr>
                <w:i/>
                <w:iCs/>
              </w:rPr>
              <w:t>Nectandra ambigens</w:t>
            </w:r>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Exp[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Pinus devoniana</w:t>
            </w:r>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0.182]*[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Pinus herrerae</w:t>
            </w:r>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0.1354]*[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r>
              <w:t>Návar,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Pinus leiophylla</w:t>
            </w:r>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549]*[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r>
              <w:t>Návar,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Pinus oocarpa</w:t>
            </w:r>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Pinus patula</w:t>
            </w:r>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0.0514]*[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Pinus pseudostrobus</w:t>
            </w:r>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76]*[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0.246689]*[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0.1269]*[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Quercus candicans</w:t>
            </w:r>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775313]*[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Quercus crassifolia</w:t>
            </w:r>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Quercus laurina</w:t>
            </w:r>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Quercus obtusata</w:t>
            </w:r>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53684]*[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Quercus peduncularis</w:t>
            </w:r>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27]*[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ln[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Van Breugel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r>
              <w:rPr>
                <w:i/>
                <w:iCs/>
              </w:rPr>
              <w:t>Trichilia havanensis</w:t>
            </w:r>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0.130169]*[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371F11"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r>
              <w:rPr>
                <w:i/>
                <w:iCs/>
              </w:rPr>
              <w:t>Trichospermum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0.449]*[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0.00166]*[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2)^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r>
              <w:t>Cha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Lorey’s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r>
              <w:t>Lorey’s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Tukey HSD results in Github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Size class</w:t>
            </w:r>
            <w:r w:rsidR="004058D8">
              <w:t>:</w:t>
            </w:r>
            <w:r>
              <w:t>Successional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Size class</w:t>
            </w:r>
            <w:r w:rsidR="004058D8">
              <w:t>:</w:t>
            </w:r>
            <w:r>
              <w:t>Successional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Tukey HSD results in Github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Tukey HSD results in Github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Lorey’s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10F6C"/>
    <w:rsid w:val="00014DEF"/>
    <w:rsid w:val="00017809"/>
    <w:rsid w:val="00022F45"/>
    <w:rsid w:val="00023939"/>
    <w:rsid w:val="0002460D"/>
    <w:rsid w:val="00026BC0"/>
    <w:rsid w:val="0003121E"/>
    <w:rsid w:val="00031DF0"/>
    <w:rsid w:val="00032262"/>
    <w:rsid w:val="00033AC4"/>
    <w:rsid w:val="00041447"/>
    <w:rsid w:val="00045254"/>
    <w:rsid w:val="000459DF"/>
    <w:rsid w:val="00046A27"/>
    <w:rsid w:val="00051464"/>
    <w:rsid w:val="00053CD2"/>
    <w:rsid w:val="0005625A"/>
    <w:rsid w:val="00061599"/>
    <w:rsid w:val="00061CB1"/>
    <w:rsid w:val="0006402E"/>
    <w:rsid w:val="0006623C"/>
    <w:rsid w:val="00070682"/>
    <w:rsid w:val="00076817"/>
    <w:rsid w:val="00085474"/>
    <w:rsid w:val="0008751F"/>
    <w:rsid w:val="0009212F"/>
    <w:rsid w:val="00093955"/>
    <w:rsid w:val="000A1532"/>
    <w:rsid w:val="000A5956"/>
    <w:rsid w:val="000A7556"/>
    <w:rsid w:val="000B34BF"/>
    <w:rsid w:val="000B43D1"/>
    <w:rsid w:val="000B54CC"/>
    <w:rsid w:val="000C28C9"/>
    <w:rsid w:val="000C5F30"/>
    <w:rsid w:val="000D0B87"/>
    <w:rsid w:val="000D1E55"/>
    <w:rsid w:val="000D236A"/>
    <w:rsid w:val="000D36D1"/>
    <w:rsid w:val="000D64AC"/>
    <w:rsid w:val="000D762C"/>
    <w:rsid w:val="000E22F5"/>
    <w:rsid w:val="000E6858"/>
    <w:rsid w:val="000E7711"/>
    <w:rsid w:val="000F133A"/>
    <w:rsid w:val="000F14DD"/>
    <w:rsid w:val="000F17F7"/>
    <w:rsid w:val="000F3FCA"/>
    <w:rsid w:val="000F5D6C"/>
    <w:rsid w:val="000F7D41"/>
    <w:rsid w:val="000F7DED"/>
    <w:rsid w:val="001033D1"/>
    <w:rsid w:val="001045B7"/>
    <w:rsid w:val="001157C5"/>
    <w:rsid w:val="001202BC"/>
    <w:rsid w:val="00121329"/>
    <w:rsid w:val="00123C70"/>
    <w:rsid w:val="001255A6"/>
    <w:rsid w:val="001267D5"/>
    <w:rsid w:val="00130AE9"/>
    <w:rsid w:val="00131800"/>
    <w:rsid w:val="00134917"/>
    <w:rsid w:val="00137C90"/>
    <w:rsid w:val="001424A3"/>
    <w:rsid w:val="00143E95"/>
    <w:rsid w:val="00147903"/>
    <w:rsid w:val="0015163A"/>
    <w:rsid w:val="00152618"/>
    <w:rsid w:val="00153894"/>
    <w:rsid w:val="00153CE5"/>
    <w:rsid w:val="00154A9F"/>
    <w:rsid w:val="001565EA"/>
    <w:rsid w:val="0016428E"/>
    <w:rsid w:val="00165B7E"/>
    <w:rsid w:val="0016647D"/>
    <w:rsid w:val="00170871"/>
    <w:rsid w:val="001715F4"/>
    <w:rsid w:val="001731D6"/>
    <w:rsid w:val="00180313"/>
    <w:rsid w:val="001871AF"/>
    <w:rsid w:val="001872F6"/>
    <w:rsid w:val="001927E4"/>
    <w:rsid w:val="00196FA7"/>
    <w:rsid w:val="00197BF3"/>
    <w:rsid w:val="001A297B"/>
    <w:rsid w:val="001A4BFD"/>
    <w:rsid w:val="001A5465"/>
    <w:rsid w:val="001A6FD0"/>
    <w:rsid w:val="001C15A8"/>
    <w:rsid w:val="001C1BB6"/>
    <w:rsid w:val="001C370B"/>
    <w:rsid w:val="001C6E1B"/>
    <w:rsid w:val="001D03B1"/>
    <w:rsid w:val="001D1557"/>
    <w:rsid w:val="001D1DF5"/>
    <w:rsid w:val="001D415E"/>
    <w:rsid w:val="001D4FEA"/>
    <w:rsid w:val="001D7A5C"/>
    <w:rsid w:val="001F2367"/>
    <w:rsid w:val="001F241B"/>
    <w:rsid w:val="00202681"/>
    <w:rsid w:val="00206844"/>
    <w:rsid w:val="00212030"/>
    <w:rsid w:val="00220CB3"/>
    <w:rsid w:val="002325DA"/>
    <w:rsid w:val="002353C5"/>
    <w:rsid w:val="00246A0B"/>
    <w:rsid w:val="002502A4"/>
    <w:rsid w:val="0025062E"/>
    <w:rsid w:val="00253666"/>
    <w:rsid w:val="0025367A"/>
    <w:rsid w:val="00256CDE"/>
    <w:rsid w:val="0026099C"/>
    <w:rsid w:val="00267417"/>
    <w:rsid w:val="002704B2"/>
    <w:rsid w:val="00270F3E"/>
    <w:rsid w:val="00275C31"/>
    <w:rsid w:val="00282B16"/>
    <w:rsid w:val="002874FF"/>
    <w:rsid w:val="00292F9C"/>
    <w:rsid w:val="0029374D"/>
    <w:rsid w:val="002956E5"/>
    <w:rsid w:val="002A2F6B"/>
    <w:rsid w:val="002A7B9C"/>
    <w:rsid w:val="002A7FD5"/>
    <w:rsid w:val="002B2054"/>
    <w:rsid w:val="002B3B48"/>
    <w:rsid w:val="002B56B2"/>
    <w:rsid w:val="002B6B04"/>
    <w:rsid w:val="002C7C38"/>
    <w:rsid w:val="002D1380"/>
    <w:rsid w:val="002D3818"/>
    <w:rsid w:val="002D4688"/>
    <w:rsid w:val="002D790C"/>
    <w:rsid w:val="002E09C8"/>
    <w:rsid w:val="002E678B"/>
    <w:rsid w:val="002F10FB"/>
    <w:rsid w:val="002F1A22"/>
    <w:rsid w:val="002F46BE"/>
    <w:rsid w:val="002F65B5"/>
    <w:rsid w:val="002F6887"/>
    <w:rsid w:val="00310407"/>
    <w:rsid w:val="00320178"/>
    <w:rsid w:val="00323A21"/>
    <w:rsid w:val="003249DA"/>
    <w:rsid w:val="0032671E"/>
    <w:rsid w:val="00326770"/>
    <w:rsid w:val="0032737F"/>
    <w:rsid w:val="0033188C"/>
    <w:rsid w:val="003407A7"/>
    <w:rsid w:val="00340AF0"/>
    <w:rsid w:val="00347621"/>
    <w:rsid w:val="00347884"/>
    <w:rsid w:val="00347D64"/>
    <w:rsid w:val="003502D5"/>
    <w:rsid w:val="00351E02"/>
    <w:rsid w:val="00357A68"/>
    <w:rsid w:val="00361ED7"/>
    <w:rsid w:val="0036294C"/>
    <w:rsid w:val="00363436"/>
    <w:rsid w:val="003677B3"/>
    <w:rsid w:val="00367B62"/>
    <w:rsid w:val="00370D8B"/>
    <w:rsid w:val="00371F11"/>
    <w:rsid w:val="00373FF5"/>
    <w:rsid w:val="00374D1F"/>
    <w:rsid w:val="003772CB"/>
    <w:rsid w:val="00382B49"/>
    <w:rsid w:val="00383DBC"/>
    <w:rsid w:val="00385A77"/>
    <w:rsid w:val="003878AB"/>
    <w:rsid w:val="00387EE3"/>
    <w:rsid w:val="00393A5E"/>
    <w:rsid w:val="0039467D"/>
    <w:rsid w:val="003A3660"/>
    <w:rsid w:val="003A4011"/>
    <w:rsid w:val="003B27E7"/>
    <w:rsid w:val="003B30D6"/>
    <w:rsid w:val="003B3E22"/>
    <w:rsid w:val="003C023A"/>
    <w:rsid w:val="003C0426"/>
    <w:rsid w:val="003D0ED2"/>
    <w:rsid w:val="003D324A"/>
    <w:rsid w:val="003D53A5"/>
    <w:rsid w:val="003D5A98"/>
    <w:rsid w:val="003E046E"/>
    <w:rsid w:val="003F025A"/>
    <w:rsid w:val="003F0A35"/>
    <w:rsid w:val="003F7D3F"/>
    <w:rsid w:val="004058D8"/>
    <w:rsid w:val="00407773"/>
    <w:rsid w:val="00415A47"/>
    <w:rsid w:val="004268ED"/>
    <w:rsid w:val="00436AE9"/>
    <w:rsid w:val="00437350"/>
    <w:rsid w:val="004522E7"/>
    <w:rsid w:val="00455ACB"/>
    <w:rsid w:val="00461FED"/>
    <w:rsid w:val="00462827"/>
    <w:rsid w:val="004664C4"/>
    <w:rsid w:val="004677AF"/>
    <w:rsid w:val="00467A11"/>
    <w:rsid w:val="00467A84"/>
    <w:rsid w:val="00472738"/>
    <w:rsid w:val="00477AD7"/>
    <w:rsid w:val="004802E9"/>
    <w:rsid w:val="00482C2A"/>
    <w:rsid w:val="00486A20"/>
    <w:rsid w:val="00491AA6"/>
    <w:rsid w:val="004A0033"/>
    <w:rsid w:val="004A19D6"/>
    <w:rsid w:val="004A3352"/>
    <w:rsid w:val="004A392D"/>
    <w:rsid w:val="004A4121"/>
    <w:rsid w:val="004A54D5"/>
    <w:rsid w:val="004A6FE9"/>
    <w:rsid w:val="004C6BA6"/>
    <w:rsid w:val="004C7757"/>
    <w:rsid w:val="004D2629"/>
    <w:rsid w:val="004E0150"/>
    <w:rsid w:val="004E1F7D"/>
    <w:rsid w:val="004E55EF"/>
    <w:rsid w:val="004E6F8A"/>
    <w:rsid w:val="004E732D"/>
    <w:rsid w:val="004F2B59"/>
    <w:rsid w:val="004F5818"/>
    <w:rsid w:val="004F6A4D"/>
    <w:rsid w:val="005002CC"/>
    <w:rsid w:val="00501FD4"/>
    <w:rsid w:val="00502BAD"/>
    <w:rsid w:val="00507854"/>
    <w:rsid w:val="00510FA9"/>
    <w:rsid w:val="00513A47"/>
    <w:rsid w:val="00514E38"/>
    <w:rsid w:val="00514FDF"/>
    <w:rsid w:val="005206CF"/>
    <w:rsid w:val="00521264"/>
    <w:rsid w:val="00521D5D"/>
    <w:rsid w:val="005253DF"/>
    <w:rsid w:val="00530B74"/>
    <w:rsid w:val="00534177"/>
    <w:rsid w:val="00536AB5"/>
    <w:rsid w:val="00537446"/>
    <w:rsid w:val="00543951"/>
    <w:rsid w:val="00544F3B"/>
    <w:rsid w:val="00546900"/>
    <w:rsid w:val="00547F2F"/>
    <w:rsid w:val="00551691"/>
    <w:rsid w:val="00555335"/>
    <w:rsid w:val="00556B6E"/>
    <w:rsid w:val="00560246"/>
    <w:rsid w:val="00560755"/>
    <w:rsid w:val="00562158"/>
    <w:rsid w:val="00563B45"/>
    <w:rsid w:val="00572059"/>
    <w:rsid w:val="005774AC"/>
    <w:rsid w:val="00583173"/>
    <w:rsid w:val="00583590"/>
    <w:rsid w:val="0058516A"/>
    <w:rsid w:val="00587623"/>
    <w:rsid w:val="00596B96"/>
    <w:rsid w:val="005A034D"/>
    <w:rsid w:val="005A32CC"/>
    <w:rsid w:val="005A4A21"/>
    <w:rsid w:val="005A58D6"/>
    <w:rsid w:val="005A76F6"/>
    <w:rsid w:val="005C0A50"/>
    <w:rsid w:val="005C0D32"/>
    <w:rsid w:val="005C14CA"/>
    <w:rsid w:val="005C2160"/>
    <w:rsid w:val="005C735D"/>
    <w:rsid w:val="005D30B0"/>
    <w:rsid w:val="005D633D"/>
    <w:rsid w:val="005D645B"/>
    <w:rsid w:val="005D7479"/>
    <w:rsid w:val="005D7C12"/>
    <w:rsid w:val="005E1125"/>
    <w:rsid w:val="005E1A3C"/>
    <w:rsid w:val="005E242B"/>
    <w:rsid w:val="005E30C1"/>
    <w:rsid w:val="005E396D"/>
    <w:rsid w:val="005E3EC7"/>
    <w:rsid w:val="005E4030"/>
    <w:rsid w:val="005F0C47"/>
    <w:rsid w:val="005F1B92"/>
    <w:rsid w:val="005F7865"/>
    <w:rsid w:val="006004A9"/>
    <w:rsid w:val="00603EE8"/>
    <w:rsid w:val="00604808"/>
    <w:rsid w:val="006049F4"/>
    <w:rsid w:val="006069CE"/>
    <w:rsid w:val="006110D2"/>
    <w:rsid w:val="0061119E"/>
    <w:rsid w:val="00612D57"/>
    <w:rsid w:val="00617140"/>
    <w:rsid w:val="00620EF1"/>
    <w:rsid w:val="006216B3"/>
    <w:rsid w:val="006222DC"/>
    <w:rsid w:val="0062564B"/>
    <w:rsid w:val="00625F72"/>
    <w:rsid w:val="00625FFB"/>
    <w:rsid w:val="0062717D"/>
    <w:rsid w:val="00627EE0"/>
    <w:rsid w:val="006311B7"/>
    <w:rsid w:val="00651389"/>
    <w:rsid w:val="00652431"/>
    <w:rsid w:val="006554A1"/>
    <w:rsid w:val="006660A7"/>
    <w:rsid w:val="006669C3"/>
    <w:rsid w:val="00671C80"/>
    <w:rsid w:val="00675792"/>
    <w:rsid w:val="006802C9"/>
    <w:rsid w:val="00680A64"/>
    <w:rsid w:val="006860E3"/>
    <w:rsid w:val="006951E4"/>
    <w:rsid w:val="00695263"/>
    <w:rsid w:val="00695CFC"/>
    <w:rsid w:val="00695FF4"/>
    <w:rsid w:val="00696FD0"/>
    <w:rsid w:val="006A5ED5"/>
    <w:rsid w:val="006B6C9F"/>
    <w:rsid w:val="006C0E5B"/>
    <w:rsid w:val="006C5E68"/>
    <w:rsid w:val="006C6F73"/>
    <w:rsid w:val="006D1B7B"/>
    <w:rsid w:val="006D1CD6"/>
    <w:rsid w:val="006D39A0"/>
    <w:rsid w:val="006D5BFC"/>
    <w:rsid w:val="006D66C1"/>
    <w:rsid w:val="006D748E"/>
    <w:rsid w:val="006E5D26"/>
    <w:rsid w:val="006F0BD5"/>
    <w:rsid w:val="006F515E"/>
    <w:rsid w:val="006F746E"/>
    <w:rsid w:val="007031A0"/>
    <w:rsid w:val="00703F2A"/>
    <w:rsid w:val="007075A0"/>
    <w:rsid w:val="00712031"/>
    <w:rsid w:val="0072067B"/>
    <w:rsid w:val="007222FB"/>
    <w:rsid w:val="00724EDB"/>
    <w:rsid w:val="00727EF5"/>
    <w:rsid w:val="00732CE0"/>
    <w:rsid w:val="00732D56"/>
    <w:rsid w:val="00734255"/>
    <w:rsid w:val="00735942"/>
    <w:rsid w:val="00736366"/>
    <w:rsid w:val="00740D1C"/>
    <w:rsid w:val="00746F89"/>
    <w:rsid w:val="007476F4"/>
    <w:rsid w:val="00751CD8"/>
    <w:rsid w:val="00754CAE"/>
    <w:rsid w:val="007568AE"/>
    <w:rsid w:val="00756968"/>
    <w:rsid w:val="00757AF4"/>
    <w:rsid w:val="00760876"/>
    <w:rsid w:val="007671BD"/>
    <w:rsid w:val="007723EC"/>
    <w:rsid w:val="00776910"/>
    <w:rsid w:val="00777EC8"/>
    <w:rsid w:val="0078236C"/>
    <w:rsid w:val="007823CC"/>
    <w:rsid w:val="007858F3"/>
    <w:rsid w:val="00786454"/>
    <w:rsid w:val="007869F6"/>
    <w:rsid w:val="007930AC"/>
    <w:rsid w:val="0079602F"/>
    <w:rsid w:val="007962B2"/>
    <w:rsid w:val="00796660"/>
    <w:rsid w:val="00796C2F"/>
    <w:rsid w:val="007A053A"/>
    <w:rsid w:val="007A10E8"/>
    <w:rsid w:val="007A3621"/>
    <w:rsid w:val="007B1347"/>
    <w:rsid w:val="007B1F6B"/>
    <w:rsid w:val="007B22AF"/>
    <w:rsid w:val="007B410E"/>
    <w:rsid w:val="007B65B8"/>
    <w:rsid w:val="007B7A5F"/>
    <w:rsid w:val="007C4746"/>
    <w:rsid w:val="007D38D3"/>
    <w:rsid w:val="007D4B3A"/>
    <w:rsid w:val="007E5FEF"/>
    <w:rsid w:val="008013B1"/>
    <w:rsid w:val="00802976"/>
    <w:rsid w:val="008054DD"/>
    <w:rsid w:val="00806B15"/>
    <w:rsid w:val="0081260F"/>
    <w:rsid w:val="00813382"/>
    <w:rsid w:val="0081686B"/>
    <w:rsid w:val="00824370"/>
    <w:rsid w:val="00826EC2"/>
    <w:rsid w:val="00826EDC"/>
    <w:rsid w:val="008330B5"/>
    <w:rsid w:val="008366F6"/>
    <w:rsid w:val="00841881"/>
    <w:rsid w:val="0084219F"/>
    <w:rsid w:val="00842609"/>
    <w:rsid w:val="00843834"/>
    <w:rsid w:val="00850AD1"/>
    <w:rsid w:val="008546B6"/>
    <w:rsid w:val="008646C9"/>
    <w:rsid w:val="008659A4"/>
    <w:rsid w:val="0086717B"/>
    <w:rsid w:val="0087152F"/>
    <w:rsid w:val="008753FF"/>
    <w:rsid w:val="00880593"/>
    <w:rsid w:val="008825B9"/>
    <w:rsid w:val="00883EE7"/>
    <w:rsid w:val="00887371"/>
    <w:rsid w:val="00890219"/>
    <w:rsid w:val="008910C5"/>
    <w:rsid w:val="008923DB"/>
    <w:rsid w:val="008A0E0D"/>
    <w:rsid w:val="008A226F"/>
    <w:rsid w:val="008A52DE"/>
    <w:rsid w:val="008B0CE3"/>
    <w:rsid w:val="008B207C"/>
    <w:rsid w:val="008B647C"/>
    <w:rsid w:val="008C1108"/>
    <w:rsid w:val="008C23EE"/>
    <w:rsid w:val="008C3E88"/>
    <w:rsid w:val="008C5F9E"/>
    <w:rsid w:val="008D0B39"/>
    <w:rsid w:val="008D1EF4"/>
    <w:rsid w:val="008E0058"/>
    <w:rsid w:val="008E0B54"/>
    <w:rsid w:val="008E13E4"/>
    <w:rsid w:val="008E26AE"/>
    <w:rsid w:val="008E6906"/>
    <w:rsid w:val="008E6CAC"/>
    <w:rsid w:val="008E7953"/>
    <w:rsid w:val="008F0C64"/>
    <w:rsid w:val="008F2107"/>
    <w:rsid w:val="00905A56"/>
    <w:rsid w:val="00906663"/>
    <w:rsid w:val="00906C1C"/>
    <w:rsid w:val="009176A8"/>
    <w:rsid w:val="00925CBE"/>
    <w:rsid w:val="009321C3"/>
    <w:rsid w:val="00934CA0"/>
    <w:rsid w:val="00935A2E"/>
    <w:rsid w:val="00936451"/>
    <w:rsid w:val="00942206"/>
    <w:rsid w:val="00942768"/>
    <w:rsid w:val="009427D2"/>
    <w:rsid w:val="00943925"/>
    <w:rsid w:val="00943979"/>
    <w:rsid w:val="00944A60"/>
    <w:rsid w:val="00945BDE"/>
    <w:rsid w:val="009472E0"/>
    <w:rsid w:val="00947A95"/>
    <w:rsid w:val="00952771"/>
    <w:rsid w:val="00955A45"/>
    <w:rsid w:val="00956958"/>
    <w:rsid w:val="00961FAF"/>
    <w:rsid w:val="00966414"/>
    <w:rsid w:val="00966AD4"/>
    <w:rsid w:val="0096756D"/>
    <w:rsid w:val="00970CE5"/>
    <w:rsid w:val="0097178B"/>
    <w:rsid w:val="009726A9"/>
    <w:rsid w:val="00973350"/>
    <w:rsid w:val="00974B15"/>
    <w:rsid w:val="009761E9"/>
    <w:rsid w:val="0097697B"/>
    <w:rsid w:val="009807DE"/>
    <w:rsid w:val="009847A8"/>
    <w:rsid w:val="009853A5"/>
    <w:rsid w:val="00997797"/>
    <w:rsid w:val="009A40B4"/>
    <w:rsid w:val="009A477D"/>
    <w:rsid w:val="009A66FD"/>
    <w:rsid w:val="009B2E91"/>
    <w:rsid w:val="009B6F89"/>
    <w:rsid w:val="009C1638"/>
    <w:rsid w:val="009C16C8"/>
    <w:rsid w:val="009C67BF"/>
    <w:rsid w:val="009D08C1"/>
    <w:rsid w:val="009D14DA"/>
    <w:rsid w:val="009D24CD"/>
    <w:rsid w:val="009D34BC"/>
    <w:rsid w:val="009D40B6"/>
    <w:rsid w:val="009D4270"/>
    <w:rsid w:val="009E0F27"/>
    <w:rsid w:val="009E6F59"/>
    <w:rsid w:val="009F2458"/>
    <w:rsid w:val="009F24A2"/>
    <w:rsid w:val="009F4798"/>
    <w:rsid w:val="009F70BB"/>
    <w:rsid w:val="00A05D4C"/>
    <w:rsid w:val="00A065AE"/>
    <w:rsid w:val="00A074C1"/>
    <w:rsid w:val="00A1204D"/>
    <w:rsid w:val="00A1338D"/>
    <w:rsid w:val="00A17444"/>
    <w:rsid w:val="00A20E6C"/>
    <w:rsid w:val="00A257D3"/>
    <w:rsid w:val="00A26B48"/>
    <w:rsid w:val="00A273CB"/>
    <w:rsid w:val="00A329E1"/>
    <w:rsid w:val="00A37B1C"/>
    <w:rsid w:val="00A40048"/>
    <w:rsid w:val="00A42C5B"/>
    <w:rsid w:val="00A42F66"/>
    <w:rsid w:val="00A463A5"/>
    <w:rsid w:val="00A55307"/>
    <w:rsid w:val="00A61571"/>
    <w:rsid w:val="00A62DDA"/>
    <w:rsid w:val="00A62EB1"/>
    <w:rsid w:val="00A6370D"/>
    <w:rsid w:val="00A63BC3"/>
    <w:rsid w:val="00A6402B"/>
    <w:rsid w:val="00A66BFF"/>
    <w:rsid w:val="00A70DF0"/>
    <w:rsid w:val="00A71795"/>
    <w:rsid w:val="00A72073"/>
    <w:rsid w:val="00A73B68"/>
    <w:rsid w:val="00A80C1D"/>
    <w:rsid w:val="00A85DD8"/>
    <w:rsid w:val="00A9097A"/>
    <w:rsid w:val="00A9106E"/>
    <w:rsid w:val="00A9187E"/>
    <w:rsid w:val="00A94203"/>
    <w:rsid w:val="00A964E1"/>
    <w:rsid w:val="00A97BF9"/>
    <w:rsid w:val="00AA6C78"/>
    <w:rsid w:val="00AA77E2"/>
    <w:rsid w:val="00AB4B35"/>
    <w:rsid w:val="00AB4CBF"/>
    <w:rsid w:val="00AB6841"/>
    <w:rsid w:val="00AB6DD6"/>
    <w:rsid w:val="00AB7D92"/>
    <w:rsid w:val="00AC34F0"/>
    <w:rsid w:val="00AD1844"/>
    <w:rsid w:val="00AD1D6E"/>
    <w:rsid w:val="00AD2B7D"/>
    <w:rsid w:val="00AD5E23"/>
    <w:rsid w:val="00AD65E2"/>
    <w:rsid w:val="00AD6677"/>
    <w:rsid w:val="00AE349C"/>
    <w:rsid w:val="00AE3C93"/>
    <w:rsid w:val="00AE5137"/>
    <w:rsid w:val="00AF5B8C"/>
    <w:rsid w:val="00AF5C8E"/>
    <w:rsid w:val="00B00F5D"/>
    <w:rsid w:val="00B01785"/>
    <w:rsid w:val="00B0639A"/>
    <w:rsid w:val="00B1725A"/>
    <w:rsid w:val="00B17FD0"/>
    <w:rsid w:val="00B228A3"/>
    <w:rsid w:val="00B23197"/>
    <w:rsid w:val="00B23B61"/>
    <w:rsid w:val="00B243E0"/>
    <w:rsid w:val="00B30F52"/>
    <w:rsid w:val="00B31120"/>
    <w:rsid w:val="00B31324"/>
    <w:rsid w:val="00B31DF0"/>
    <w:rsid w:val="00B32E4F"/>
    <w:rsid w:val="00B34548"/>
    <w:rsid w:val="00B36544"/>
    <w:rsid w:val="00B36C88"/>
    <w:rsid w:val="00B405E8"/>
    <w:rsid w:val="00B47729"/>
    <w:rsid w:val="00B54D88"/>
    <w:rsid w:val="00B55C91"/>
    <w:rsid w:val="00B6180A"/>
    <w:rsid w:val="00B65E6C"/>
    <w:rsid w:val="00B66E71"/>
    <w:rsid w:val="00B76ADA"/>
    <w:rsid w:val="00B903B0"/>
    <w:rsid w:val="00B9368B"/>
    <w:rsid w:val="00B979E9"/>
    <w:rsid w:val="00BA2CCE"/>
    <w:rsid w:val="00BA482C"/>
    <w:rsid w:val="00BB0782"/>
    <w:rsid w:val="00BB1C0E"/>
    <w:rsid w:val="00BC2A8E"/>
    <w:rsid w:val="00BC2B5F"/>
    <w:rsid w:val="00BC59BF"/>
    <w:rsid w:val="00BD21E4"/>
    <w:rsid w:val="00BD2D44"/>
    <w:rsid w:val="00BD77C2"/>
    <w:rsid w:val="00BE0E5D"/>
    <w:rsid w:val="00BE25A9"/>
    <w:rsid w:val="00BE31FA"/>
    <w:rsid w:val="00BE413E"/>
    <w:rsid w:val="00BE6A18"/>
    <w:rsid w:val="00BF76D4"/>
    <w:rsid w:val="00C049EB"/>
    <w:rsid w:val="00C05831"/>
    <w:rsid w:val="00C07999"/>
    <w:rsid w:val="00C10610"/>
    <w:rsid w:val="00C110C3"/>
    <w:rsid w:val="00C11442"/>
    <w:rsid w:val="00C14AC7"/>
    <w:rsid w:val="00C15A2A"/>
    <w:rsid w:val="00C178D3"/>
    <w:rsid w:val="00C178FC"/>
    <w:rsid w:val="00C230C9"/>
    <w:rsid w:val="00C23918"/>
    <w:rsid w:val="00C251AB"/>
    <w:rsid w:val="00C26E97"/>
    <w:rsid w:val="00C314B1"/>
    <w:rsid w:val="00C3754D"/>
    <w:rsid w:val="00C448C4"/>
    <w:rsid w:val="00C45B5D"/>
    <w:rsid w:val="00C53A9A"/>
    <w:rsid w:val="00C5612F"/>
    <w:rsid w:val="00C5621A"/>
    <w:rsid w:val="00C62945"/>
    <w:rsid w:val="00C63D8E"/>
    <w:rsid w:val="00C6577F"/>
    <w:rsid w:val="00C66C72"/>
    <w:rsid w:val="00C708AE"/>
    <w:rsid w:val="00C74AC1"/>
    <w:rsid w:val="00C74AD8"/>
    <w:rsid w:val="00C75129"/>
    <w:rsid w:val="00C87E8E"/>
    <w:rsid w:val="00C9064F"/>
    <w:rsid w:val="00C90A5F"/>
    <w:rsid w:val="00C91162"/>
    <w:rsid w:val="00C96653"/>
    <w:rsid w:val="00CA073A"/>
    <w:rsid w:val="00CA122B"/>
    <w:rsid w:val="00CA2C6F"/>
    <w:rsid w:val="00CA588B"/>
    <w:rsid w:val="00CA69FD"/>
    <w:rsid w:val="00CA7407"/>
    <w:rsid w:val="00CB102F"/>
    <w:rsid w:val="00CB22F0"/>
    <w:rsid w:val="00CB7532"/>
    <w:rsid w:val="00CB78F2"/>
    <w:rsid w:val="00CC2AF6"/>
    <w:rsid w:val="00CC46F1"/>
    <w:rsid w:val="00CD037F"/>
    <w:rsid w:val="00CD0BD2"/>
    <w:rsid w:val="00CD2053"/>
    <w:rsid w:val="00CD3D6E"/>
    <w:rsid w:val="00CE28B6"/>
    <w:rsid w:val="00CE29E1"/>
    <w:rsid w:val="00CE3110"/>
    <w:rsid w:val="00CE3F5B"/>
    <w:rsid w:val="00CE6225"/>
    <w:rsid w:val="00CE63F0"/>
    <w:rsid w:val="00CF3149"/>
    <w:rsid w:val="00CF34DF"/>
    <w:rsid w:val="00CF517D"/>
    <w:rsid w:val="00D016E8"/>
    <w:rsid w:val="00D035A7"/>
    <w:rsid w:val="00D03822"/>
    <w:rsid w:val="00D10FA4"/>
    <w:rsid w:val="00D23C2A"/>
    <w:rsid w:val="00D242F7"/>
    <w:rsid w:val="00D249F6"/>
    <w:rsid w:val="00D311D4"/>
    <w:rsid w:val="00D349F1"/>
    <w:rsid w:val="00D36DA5"/>
    <w:rsid w:val="00D45388"/>
    <w:rsid w:val="00D50E20"/>
    <w:rsid w:val="00D54FC2"/>
    <w:rsid w:val="00D567E8"/>
    <w:rsid w:val="00D61217"/>
    <w:rsid w:val="00D65F2A"/>
    <w:rsid w:val="00D66041"/>
    <w:rsid w:val="00D67390"/>
    <w:rsid w:val="00D7056F"/>
    <w:rsid w:val="00D72218"/>
    <w:rsid w:val="00D741B5"/>
    <w:rsid w:val="00D741C0"/>
    <w:rsid w:val="00D774D8"/>
    <w:rsid w:val="00D81746"/>
    <w:rsid w:val="00D81A52"/>
    <w:rsid w:val="00D85751"/>
    <w:rsid w:val="00D923BA"/>
    <w:rsid w:val="00D9247D"/>
    <w:rsid w:val="00DA11B3"/>
    <w:rsid w:val="00DA33B4"/>
    <w:rsid w:val="00DA37F8"/>
    <w:rsid w:val="00DA42FD"/>
    <w:rsid w:val="00DA4B6B"/>
    <w:rsid w:val="00DB0438"/>
    <w:rsid w:val="00DB1BA5"/>
    <w:rsid w:val="00DB3FFB"/>
    <w:rsid w:val="00DB5D83"/>
    <w:rsid w:val="00DB6561"/>
    <w:rsid w:val="00DC69AF"/>
    <w:rsid w:val="00DD389F"/>
    <w:rsid w:val="00DE3089"/>
    <w:rsid w:val="00DE3370"/>
    <w:rsid w:val="00DE6399"/>
    <w:rsid w:val="00DF2185"/>
    <w:rsid w:val="00DF2D08"/>
    <w:rsid w:val="00DF309C"/>
    <w:rsid w:val="00DF447D"/>
    <w:rsid w:val="00DF6A23"/>
    <w:rsid w:val="00E037A1"/>
    <w:rsid w:val="00E103E4"/>
    <w:rsid w:val="00E11D6D"/>
    <w:rsid w:val="00E16191"/>
    <w:rsid w:val="00E216F9"/>
    <w:rsid w:val="00E21A15"/>
    <w:rsid w:val="00E21F57"/>
    <w:rsid w:val="00E24BE9"/>
    <w:rsid w:val="00E26313"/>
    <w:rsid w:val="00E263E6"/>
    <w:rsid w:val="00E30B7A"/>
    <w:rsid w:val="00E462DB"/>
    <w:rsid w:val="00E51C05"/>
    <w:rsid w:val="00E60A5D"/>
    <w:rsid w:val="00E60D84"/>
    <w:rsid w:val="00E6281A"/>
    <w:rsid w:val="00E7268A"/>
    <w:rsid w:val="00E72CF0"/>
    <w:rsid w:val="00E75B4B"/>
    <w:rsid w:val="00E849DC"/>
    <w:rsid w:val="00E87E5B"/>
    <w:rsid w:val="00E90D58"/>
    <w:rsid w:val="00E90F06"/>
    <w:rsid w:val="00E92D22"/>
    <w:rsid w:val="00E956A6"/>
    <w:rsid w:val="00EA0682"/>
    <w:rsid w:val="00EA080D"/>
    <w:rsid w:val="00EA5B92"/>
    <w:rsid w:val="00EB5280"/>
    <w:rsid w:val="00EB7B61"/>
    <w:rsid w:val="00EC0971"/>
    <w:rsid w:val="00ED1DD9"/>
    <w:rsid w:val="00ED257B"/>
    <w:rsid w:val="00ED4953"/>
    <w:rsid w:val="00EE503E"/>
    <w:rsid w:val="00EE7042"/>
    <w:rsid w:val="00EF01A3"/>
    <w:rsid w:val="00EF7316"/>
    <w:rsid w:val="00F05305"/>
    <w:rsid w:val="00F20EB7"/>
    <w:rsid w:val="00F2120F"/>
    <w:rsid w:val="00F310E8"/>
    <w:rsid w:val="00F3112C"/>
    <w:rsid w:val="00F3719E"/>
    <w:rsid w:val="00F40B08"/>
    <w:rsid w:val="00F4260E"/>
    <w:rsid w:val="00F426CB"/>
    <w:rsid w:val="00F426E5"/>
    <w:rsid w:val="00F433B7"/>
    <w:rsid w:val="00F4471C"/>
    <w:rsid w:val="00F46522"/>
    <w:rsid w:val="00F50725"/>
    <w:rsid w:val="00F5403C"/>
    <w:rsid w:val="00F540CF"/>
    <w:rsid w:val="00F56ECE"/>
    <w:rsid w:val="00F65744"/>
    <w:rsid w:val="00F66BB2"/>
    <w:rsid w:val="00F70EE6"/>
    <w:rsid w:val="00F7161F"/>
    <w:rsid w:val="00F7236D"/>
    <w:rsid w:val="00F73583"/>
    <w:rsid w:val="00F74137"/>
    <w:rsid w:val="00F8549D"/>
    <w:rsid w:val="00F924F6"/>
    <w:rsid w:val="00F927A4"/>
    <w:rsid w:val="00F95F87"/>
    <w:rsid w:val="00F9711C"/>
    <w:rsid w:val="00FA07DD"/>
    <w:rsid w:val="00FA0CDC"/>
    <w:rsid w:val="00FA3E68"/>
    <w:rsid w:val="00FA40CD"/>
    <w:rsid w:val="00FA4794"/>
    <w:rsid w:val="00FB1F9B"/>
    <w:rsid w:val="00FC56C4"/>
    <w:rsid w:val="00FC6DCB"/>
    <w:rsid w:val="00FD0436"/>
    <w:rsid w:val="00FD0D17"/>
    <w:rsid w:val="00FD2B17"/>
    <w:rsid w:val="00FD4FA5"/>
    <w:rsid w:val="00FE38C0"/>
    <w:rsid w:val="00FE399D"/>
    <w:rsid w:val="00FE6455"/>
    <w:rsid w:val="00FE662C"/>
    <w:rsid w:val="00FE69C6"/>
    <w:rsid w:val="00FF13E6"/>
    <w:rsid w:val="00FF3291"/>
    <w:rsid w:val="00FF58B0"/>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D24AC-F89A-4BF5-9D64-1997A3EF4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32</TotalTime>
  <Pages>30</Pages>
  <Words>14954</Words>
  <Characters>85243</Characters>
  <Application>Microsoft Office Word</Application>
  <DocSecurity>0</DocSecurity>
  <Lines>710</Lines>
  <Paragraphs>19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9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413</cp:revision>
  <dcterms:created xsi:type="dcterms:W3CDTF">2022-02-09T04:05:00Z</dcterms:created>
  <dcterms:modified xsi:type="dcterms:W3CDTF">2022-03-17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